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0000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="00001078" w:rsidRPr="00661504">
          <w:rPr>
            <w:rStyle w:val="Hyperlink"/>
            <w:lang w:val="en-CA"/>
          </w:rPr>
          <w:t>igrossma@uwaterloo.ca</w:t>
        </w:r>
      </w:hyperlink>
      <w:r w:rsidR="00001078" w:rsidRPr="00661504">
        <w:rPr>
          <w:rStyle w:val="Hyperlink"/>
          <w:lang w:val="en-CA"/>
        </w:rPr>
        <w:t xml:space="preserve"> </w:t>
      </w:r>
      <w:r w:rsidR="00001078" w:rsidRPr="00661504">
        <w:rPr>
          <w:bCs/>
          <w:lang w:val="en-CA"/>
        </w:rPr>
        <w:t xml:space="preserve">• </w:t>
      </w:r>
      <w:hyperlink r:id="rId12" w:history="1">
        <w:r w:rsidR="00001078"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661504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00781F6E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0E58CB" w:rsidRPr="00661504">
        <w:rPr>
          <w:color w:val="000000"/>
          <w:lang w:val="en-CA"/>
        </w:rPr>
        <w:t xml:space="preserve">Cultural </w:t>
      </w:r>
      <w:r w:rsidR="00320DA5" w:rsidRPr="00661504">
        <w:rPr>
          <w:color w:val="000000"/>
          <w:lang w:val="en-CA"/>
        </w:rPr>
        <w:t>evolution</w:t>
      </w:r>
      <w:r w:rsidR="000E58CB" w:rsidRPr="00661504">
        <w:rPr>
          <w:color w:val="000000"/>
          <w:lang w:val="en-CA"/>
        </w:rPr>
        <w:t xml:space="preserve">; </w:t>
      </w:r>
      <w:r w:rsidR="00730C54" w:rsidRPr="00661504">
        <w:rPr>
          <w:color w:val="000000"/>
          <w:lang w:val="en-CA"/>
        </w:rPr>
        <w:t xml:space="preserve">Emotion regulation; </w:t>
      </w:r>
      <w:r w:rsidR="00A20790" w:rsidRPr="00661504">
        <w:rPr>
          <w:color w:val="000000"/>
          <w:lang w:val="en-CA"/>
        </w:rPr>
        <w:t xml:space="preserve">Epistemic cognition; Forecasting; </w:t>
      </w:r>
      <w:r w:rsidRPr="00661504">
        <w:rPr>
          <w:color w:val="000000"/>
          <w:lang w:val="en-CA"/>
        </w:rPr>
        <w:t xml:space="preserve">Judgment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Psychometrics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DA24C6">
        <w:rPr>
          <w:color w:val="000000"/>
          <w:lang w:val="en-CA"/>
        </w:rPr>
        <w:t xml:space="preserve">Societal Change; </w:t>
      </w:r>
      <w:r w:rsidR="000E58CB" w:rsidRPr="00661504">
        <w:rPr>
          <w:color w:val="000000"/>
          <w:lang w:val="en-CA"/>
        </w:rPr>
        <w:t>Wisdom</w:t>
      </w:r>
      <w:r w:rsidR="00320DA5" w:rsidRPr="00661504">
        <w:rPr>
          <w:color w:val="000000"/>
          <w:lang w:val="en-CA"/>
        </w:rPr>
        <w:t>.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661504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661504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11477CFA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CB4F56" w:rsidRPr="00661504">
        <w:rPr>
          <w:b/>
          <w:color w:val="000000"/>
          <w:lang w:val="en-CA"/>
        </w:rPr>
        <w:t>4</w:t>
      </w:r>
      <w:r w:rsidR="004C58F5">
        <w:rPr>
          <w:b/>
          <w:color w:val="000000"/>
          <w:lang w:val="en-CA"/>
        </w:rPr>
        <w:t>8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040745">
        <w:rPr>
          <w:b/>
          <w:color w:val="000000"/>
          <w:lang w:val="en-CA"/>
        </w:rPr>
        <w:t>10,</w:t>
      </w:r>
      <w:r w:rsidR="00504C74">
        <w:rPr>
          <w:b/>
          <w:color w:val="000000"/>
          <w:lang w:val="en-CA"/>
        </w:rPr>
        <w:t>249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0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1" w:name="_Hlk47042914"/>
      <w:bookmarkStart w:id="2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48"/>
        <w:gridCol w:w="8622"/>
      </w:tblGrid>
      <w:tr w:rsidR="00E44C57" w:rsidRPr="00661504" w14:paraId="0F1E07D7" w14:textId="77777777" w:rsidTr="00ED043D">
        <w:trPr>
          <w:trHeight w:val="60"/>
        </w:trPr>
        <w:tc>
          <w:tcPr>
            <w:tcW w:w="1548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622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17121D" w:rsidRPr="00661504" w14:paraId="46D01EA0" w14:textId="77777777" w:rsidTr="006B6BC9">
        <w:tc>
          <w:tcPr>
            <w:tcW w:w="1548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622" w:type="dxa"/>
          </w:tcPr>
          <w:p w14:paraId="341939EE" w14:textId="4348B8AD" w:rsidR="0017121D" w:rsidRPr="0017121D" w:rsidRDefault="0017121D" w:rsidP="00A71D4D">
            <w:pPr>
              <w:autoSpaceDE w:val="0"/>
              <w:autoSpaceDN w:val="0"/>
              <w:adjustRightInd w:val="0"/>
              <w:rPr>
                <w:lang w:val="en-US"/>
              </w:rPr>
            </w:pPr>
            <w:r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>
              <w:rPr>
                <w:lang w:val="en-US"/>
              </w:rPr>
              <w:t xml:space="preserve"> College, Royal Society of Canada</w:t>
            </w:r>
          </w:p>
        </w:tc>
      </w:tr>
      <w:tr w:rsidR="00A71D4D" w:rsidRPr="00661504" w14:paraId="29ACFAB4" w14:textId="77777777" w:rsidTr="006B6BC9">
        <w:tc>
          <w:tcPr>
            <w:tcW w:w="1548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622" w:type="dxa"/>
          </w:tcPr>
          <w:p w14:paraId="66AA2DD4" w14:textId="1B1362B0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4" w:history="1">
              <w:r w:rsidR="00A71D4D" w:rsidRPr="001632F7">
                <w:rPr>
                  <w:rStyle w:val="Hyperlink"/>
                  <w:lang w:val="en-CA"/>
                </w:rPr>
                <w:t>Fellow</w:t>
              </w:r>
            </w:hyperlink>
            <w:r w:rsidR="00A71D4D" w:rsidRPr="00FF05A2">
              <w:rPr>
                <w:color w:val="000000"/>
                <w:lang w:val="en-CA"/>
              </w:rPr>
              <w:t>, Society for Personality and Social Psychology</w:t>
            </w:r>
            <w:r w:rsidR="00A71D4D">
              <w:rPr>
                <w:color w:val="000000"/>
                <w:lang w:val="en-CA"/>
              </w:rPr>
              <w:t xml:space="preserve"> 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661504" w14:paraId="52894EF4" w14:textId="77777777" w:rsidTr="006B6BC9">
        <w:tc>
          <w:tcPr>
            <w:tcW w:w="1548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622" w:type="dxa"/>
          </w:tcPr>
          <w:p w14:paraId="28795A48" w14:textId="6179A74E" w:rsidR="00A71D4D" w:rsidRPr="00661504" w:rsidRDefault="00000000" w:rsidP="00A71D4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15" w:history="1">
              <w:r w:rsidR="00A71D4D" w:rsidRPr="001632F7">
                <w:rPr>
                  <w:rStyle w:val="Hyperlink"/>
                  <w:lang w:val="en-CA"/>
                </w:rPr>
                <w:t>Site of the day</w:t>
              </w:r>
            </w:hyperlink>
            <w:r w:rsidR="00A71D4D">
              <w:rPr>
                <w:lang w:val="en-CA"/>
              </w:rPr>
              <w:t xml:space="preserve">, </w:t>
            </w:r>
            <w:hyperlink r:id="rId16" w:history="1">
              <w:r w:rsidR="00A71D4D">
                <w:rPr>
                  <w:rStyle w:val="Hyperlink"/>
                </w:rPr>
                <w:t>Awwwa</w:t>
              </w:r>
              <w:r w:rsidR="00A71D4D" w:rsidRPr="00D3206A">
                <w:rPr>
                  <w:rStyle w:val="Hyperlink"/>
                  <w:lang w:val="en-CA"/>
                </w:rPr>
                <w:t>rds</w:t>
              </w:r>
            </w:hyperlink>
            <w:r w:rsidR="00A71D4D" w:rsidRPr="00FF05A2">
              <w:rPr>
                <w:lang w:val="en-CA"/>
              </w:rPr>
              <w:t xml:space="preserve"> </w:t>
            </w:r>
            <w:r w:rsidR="00A71D4D">
              <w:rPr>
                <w:lang w:val="en-CA"/>
              </w:rPr>
              <w:t xml:space="preserve">– </w:t>
            </w:r>
            <w:r w:rsidR="00A71D4D">
              <w:rPr>
                <w:i/>
                <w:iCs/>
                <w:lang w:val="en-CA"/>
              </w:rPr>
              <w:t xml:space="preserve">best website of the day for </w:t>
            </w:r>
            <w:hyperlink r:id="rId17" w:history="1">
              <w:r w:rsidR="00A71D4D"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 w:rsidR="00A71D4D">
              <w:rPr>
                <w:i/>
                <w:iCs/>
                <w:lang w:val="en-CA"/>
              </w:rPr>
              <w:t xml:space="preserve"> as recognized by a </w:t>
            </w:r>
            <w:r w:rsidR="00A71D4D" w:rsidRPr="00A650A7">
              <w:rPr>
                <w:i/>
                <w:iCs/>
              </w:rPr>
              <w:t>world-wide panel of digital designers, developers, and agencies</w:t>
            </w:r>
          </w:p>
        </w:tc>
      </w:tr>
      <w:tr w:rsidR="00A71D4D" w:rsidRPr="00661504" w14:paraId="6579F676" w14:textId="77777777" w:rsidTr="006B6BC9">
        <w:tc>
          <w:tcPr>
            <w:tcW w:w="1548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3" w:name="_Hlk61029761"/>
            <w:bookmarkEnd w:id="1"/>
            <w:bookmarkEnd w:id="2"/>
            <w:r w:rsidRPr="00661504">
              <w:rPr>
                <w:lang w:val="en-CA"/>
              </w:rPr>
              <w:t>2020</w:t>
            </w:r>
          </w:p>
        </w:tc>
        <w:tc>
          <w:tcPr>
            <w:tcW w:w="8622" w:type="dxa"/>
          </w:tcPr>
          <w:p w14:paraId="43C486F3" w14:textId="27488097" w:rsidR="00A71D4D" w:rsidRPr="00661504" w:rsidRDefault="00000000" w:rsidP="00A71D4D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hyperlink r:id="rId18" w:history="1">
              <w:r w:rsidR="00A71D4D"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 w:rsidR="00A71D4D">
              <w:rPr>
                <w:color w:val="000000"/>
                <w:lang w:val="en-CA"/>
              </w:rPr>
              <w:t xml:space="preserve">, </w:t>
            </w:r>
            <w:r w:rsidR="00A71D4D"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3"/>
      <w:tr w:rsidR="00A71D4D" w:rsidRPr="00661504" w14:paraId="207AE4B3" w14:textId="77777777" w:rsidTr="006B6BC9">
        <w:tc>
          <w:tcPr>
            <w:tcW w:w="1548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4" w:name="_Hlk73286267"/>
        <w:tc>
          <w:tcPr>
            <w:tcW w:w="8622" w:type="dxa"/>
          </w:tcPr>
          <w:p w14:paraId="33215306" w14:textId="37181C6A" w:rsidR="00A71D4D" w:rsidRPr="00661504" w:rsidRDefault="00A71D4D" w:rsidP="00A71D4D">
            <w:pPr>
              <w:autoSpaceDE w:val="0"/>
              <w:autoSpaceDN w:val="0"/>
              <w:adjustRightInd w:val="0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5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4"/>
            <w:bookmarkEnd w:id="5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661504" w14:paraId="4C0C2443" w14:textId="77777777" w:rsidTr="006B6BC9">
        <w:tc>
          <w:tcPr>
            <w:tcW w:w="1548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622" w:type="dxa"/>
          </w:tcPr>
          <w:p w14:paraId="5E4E33F0" w14:textId="2A34D9B4" w:rsidR="00A71D4D" w:rsidRPr="00661504" w:rsidRDefault="00000000" w:rsidP="00A71D4D">
            <w:pPr>
              <w:autoSpaceDE w:val="0"/>
              <w:autoSpaceDN w:val="0"/>
              <w:adjustRightInd w:val="0"/>
              <w:rPr>
                <w:rStyle w:val="Hyperlink"/>
                <w:iCs/>
                <w:color w:val="auto"/>
                <w:lang w:val="en-CA"/>
              </w:rPr>
            </w:pPr>
            <w:hyperlink r:id="rId19" w:history="1">
              <w:r w:rsidR="00A71D4D"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="00A71D4D"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>A</w:t>
            </w:r>
            <w:r w:rsidR="00A71D4D"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="00A71D4D"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661504" w14:paraId="23777D2E" w14:textId="77777777" w:rsidTr="006B6BC9">
        <w:tc>
          <w:tcPr>
            <w:tcW w:w="1548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" w:name="_Hlk47042949"/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622" w:type="dxa"/>
          </w:tcPr>
          <w:p w14:paraId="143F5D98" w14:textId="52ACB1A7" w:rsidR="00F47126" w:rsidRPr="00661504" w:rsidRDefault="00000000" w:rsidP="00320DA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hyperlink r:id="rId20" w:history="1">
              <w:r w:rsidR="00F47126"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="00F47126"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661504">
              <w:rPr>
                <w:color w:val="000000"/>
              </w:rPr>
              <w:t xml:space="preserve"> </w:t>
            </w:r>
            <w:r w:rsidR="00661504" w:rsidRPr="00661504">
              <w:rPr>
                <w:i/>
                <w:iCs/>
                <w:color w:val="000000"/>
              </w:rPr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661504">
              <w:rPr>
                <w:i/>
                <w:iCs/>
                <w:color w:val="000000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661504">
              <w:rPr>
                <w:i/>
                <w:iCs/>
                <w:color w:val="000000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661504">
              <w:rPr>
                <w:i/>
                <w:iCs/>
                <w:color w:val="000000"/>
              </w:rPr>
              <w:t xml:space="preserve"> novel advancement or achievement in scientific education, research, or serving the humanity</w:t>
            </w:r>
          </w:p>
        </w:tc>
      </w:tr>
      <w:bookmarkEnd w:id="6"/>
      <w:tr w:rsidR="00A71D4D" w:rsidRPr="00661504" w14:paraId="247333A8" w14:textId="77777777" w:rsidTr="006B6BC9">
        <w:tc>
          <w:tcPr>
            <w:tcW w:w="1548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622" w:type="dxa"/>
          </w:tcPr>
          <w:p w14:paraId="372AF76F" w14:textId="59B00679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1" w:history="1">
              <w:r w:rsidR="00A71D4D"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lang w:val="en-CA"/>
              </w:rPr>
              <w:t xml:space="preserve"> </w:t>
            </w:r>
            <w:hyperlink r:id="rId22" w:history="1">
              <w:r w:rsidR="00A71D4D"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 xml:space="preserve">– </w:t>
            </w:r>
            <w:r w:rsidR="00A71D4D"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="00A71D4D"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661504" w14:paraId="427EE17D" w14:textId="77777777" w:rsidTr="006B6BC9">
        <w:tc>
          <w:tcPr>
            <w:tcW w:w="1548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622" w:type="dxa"/>
          </w:tcPr>
          <w:p w14:paraId="1A139D09" w14:textId="2EC9EBA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3" w:history="1">
              <w:r w:rsidR="00A71D4D"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 w:rsidR="00A71D4D">
              <w:rPr>
                <w:iCs/>
                <w:color w:val="000000"/>
                <w:lang w:val="en-CA"/>
              </w:rPr>
              <w:t xml:space="preserve">, </w:t>
            </w:r>
            <w:r w:rsidR="00A71D4D" w:rsidRPr="00D3206A">
              <w:rPr>
                <w:iCs/>
                <w:color w:val="000000"/>
                <w:lang w:val="en-CA"/>
              </w:rPr>
              <w:t>Government of Ontario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color w:val="000000"/>
                <w:lang w:val="en-CA"/>
              </w:rPr>
              <w:t>–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661504" w14:paraId="36F5084E" w14:textId="77777777" w:rsidTr="006B6BC9">
        <w:tc>
          <w:tcPr>
            <w:tcW w:w="1548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327BAF9" w14:textId="48DFD07A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4" w:history="1">
              <w:r w:rsidR="00A71D4D"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Association for Psychological Science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="00A71D4D">
              <w:rPr>
                <w:color w:val="000000"/>
              </w:rPr>
              <w:t xml:space="preserve"> </w:t>
            </w:r>
          </w:p>
        </w:tc>
      </w:tr>
      <w:tr w:rsidR="008D209C" w:rsidRPr="00661504" w14:paraId="7F9B54F7" w14:textId="77777777" w:rsidTr="006B6BC9">
        <w:tc>
          <w:tcPr>
            <w:tcW w:w="1548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B80C5F1" w14:textId="1FA8D1C1" w:rsidR="008D209C" w:rsidRPr="00661504" w:rsidRDefault="008D209C" w:rsidP="00862655">
            <w:pPr>
              <w:autoSpaceDE w:val="0"/>
              <w:autoSpaceDN w:val="0"/>
              <w:adjustRightInd w:val="0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661504" w14:paraId="337A3908" w14:textId="77777777" w:rsidTr="006B6BC9">
        <w:tc>
          <w:tcPr>
            <w:tcW w:w="1548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03253DA3" w14:textId="60CA8752" w:rsidR="001B081F" w:rsidRPr="00661504" w:rsidRDefault="00A71D4D" w:rsidP="00260576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5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661504" w14:paraId="0BB1EBDC" w14:textId="77777777" w:rsidTr="006B6BC9">
        <w:tc>
          <w:tcPr>
            <w:tcW w:w="1548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622" w:type="dxa"/>
          </w:tcPr>
          <w:p w14:paraId="695247C8" w14:textId="0922C066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6" w:history="1">
              <w:r w:rsidR="00A71D4D"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>, Canadian Psychological Association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B6351C">
              <w:rPr>
                <w:i/>
                <w:iCs/>
                <w:color w:val="000000"/>
                <w:lang w:val="en-US"/>
              </w:rPr>
              <w:t>re</w:t>
            </w:r>
            <w:r w:rsidR="00A71D4D"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="00A71D4D" w:rsidRPr="005907BF">
              <w:rPr>
                <w:i/>
                <w:iCs/>
                <w:color w:val="000000"/>
              </w:rPr>
              <w:t>exceptional quality of the contribution of new researchers to psycholog</w:t>
            </w:r>
            <w:r w:rsidR="00A71D4D">
              <w:rPr>
                <w:i/>
                <w:iCs/>
                <w:color w:val="000000"/>
                <w:lang w:val="en-US"/>
              </w:rPr>
              <w:t>y i</w:t>
            </w:r>
            <w:r w:rsidR="00A71D4D" w:rsidRPr="005907BF">
              <w:rPr>
                <w:i/>
                <w:iCs/>
                <w:color w:val="000000"/>
              </w:rPr>
              <w:t>n Canada</w:t>
            </w:r>
          </w:p>
        </w:tc>
      </w:tr>
      <w:tr w:rsidR="00A71D4D" w:rsidRPr="00661504" w14:paraId="2A7FB172" w14:textId="77777777" w:rsidTr="006B6BC9">
        <w:tc>
          <w:tcPr>
            <w:tcW w:w="1548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7B8D372D" w14:textId="30DED204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7" w:history="1">
              <w:r w:rsidR="00A71D4D"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="00A71D4D"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7" w:name="_Hlk73288063"/>
            <w:r w:rsidR="00A71D4D"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7"/>
            <w:r w:rsidR="00A71D4D" w:rsidRPr="00FF05A2">
              <w:rPr>
                <w:color w:val="000000"/>
                <w:lang w:val="en-CA"/>
              </w:rPr>
              <w:t xml:space="preserve">– </w:t>
            </w:r>
            <w:r w:rsidR="00A71D4D"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="00A71D4D" w:rsidRPr="0031664B">
              <w:rPr>
                <w:i/>
                <w:iCs/>
                <w:color w:val="000000"/>
              </w:rPr>
              <w:t xml:space="preserve">or </w:t>
            </w:r>
            <w:r w:rsidR="00A71D4D"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661504" w14:paraId="3494843F" w14:textId="77777777" w:rsidTr="006B6BC9">
        <w:tc>
          <w:tcPr>
            <w:tcW w:w="1548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622" w:type="dxa"/>
          </w:tcPr>
          <w:p w14:paraId="10BE47B4" w14:textId="718A4C65" w:rsidR="00A71D4D" w:rsidRPr="00661504" w:rsidRDefault="00000000" w:rsidP="00A71D4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8" w:history="1">
              <w:r w:rsidR="00A71D4D"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 w:rsidR="00A71D4D">
              <w:rPr>
                <w:iCs/>
                <w:color w:val="000000"/>
                <w:lang w:val="en-CA"/>
              </w:rPr>
              <w:t>,</w:t>
            </w:r>
            <w:r w:rsidR="00A71D4D" w:rsidRPr="00FF05A2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iCs/>
                <w:color w:val="000000"/>
                <w:lang w:val="en-CA"/>
              </w:rPr>
              <w:t>American Psychological Association</w:t>
            </w:r>
            <w:r w:rsidR="00A71D4D"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 w:rsidR="00A71D4D">
              <w:rPr>
                <w:iCs/>
                <w:color w:val="000000"/>
                <w:lang w:val="en-CA"/>
              </w:rPr>
              <w:t xml:space="preserve"> </w:t>
            </w:r>
            <w:r w:rsidR="00A71D4D"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="00A71D4D" w:rsidRPr="008C697B">
              <w:rPr>
                <w:rStyle w:val="Hyperlink"/>
                <w:i/>
                <w:iCs/>
                <w:color w:val="auto"/>
              </w:rPr>
              <w:t xml:space="preserve">recognizes </w:t>
            </w:r>
            <w:r w:rsidR="00A71D4D"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="00A71D4D"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="00A71D4D"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661504" w14:paraId="21B18EA4" w14:textId="77777777" w:rsidTr="006B6BC9">
        <w:tc>
          <w:tcPr>
            <w:tcW w:w="1548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622" w:type="dxa"/>
          </w:tcPr>
          <w:p w14:paraId="74258CBF" w14:textId="7D76EA1D" w:rsidR="00E240AD" w:rsidRPr="00661504" w:rsidRDefault="00000000" w:rsidP="00E240AD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hyperlink r:id="rId29" w:history="1">
              <w:r w:rsidR="00E240AD"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="00E240AD" w:rsidRPr="00FF05A2">
              <w:rPr>
                <w:iCs/>
                <w:color w:val="000000"/>
                <w:lang w:val="en-CA"/>
              </w:rPr>
              <w:t>, University of Michigan</w:t>
            </w:r>
            <w:r w:rsidR="00E240AD">
              <w:rPr>
                <w:iCs/>
                <w:color w:val="000000"/>
                <w:lang w:val="en-CA"/>
              </w:rPr>
              <w:t xml:space="preserve"> </w:t>
            </w:r>
            <w:r w:rsidR="00E240AD">
              <w:rPr>
                <w:color w:val="000000"/>
                <w:lang w:val="en-CA"/>
              </w:rPr>
              <w:t xml:space="preserve">– </w:t>
            </w:r>
            <w:r w:rsidR="00E240AD">
              <w:rPr>
                <w:i/>
                <w:color w:val="000000"/>
                <w:lang w:val="en-CA"/>
              </w:rPr>
              <w:t xml:space="preserve">most selective </w:t>
            </w:r>
            <w:r w:rsidR="00E240AD" w:rsidRPr="007A4C5B">
              <w:rPr>
                <w:i/>
                <w:color w:val="000000"/>
                <w:lang w:val="en-CA"/>
              </w:rPr>
              <w:t>dissertation</w:t>
            </w:r>
            <w:r w:rsidR="00E240AD">
              <w:rPr>
                <w:i/>
                <w:color w:val="000000"/>
                <w:lang w:val="en-CA"/>
              </w:rPr>
              <w:t xml:space="preserve"> scholarship at the university for</w:t>
            </w:r>
            <w:r w:rsidR="00E240AD"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 w:rsidR="00E240AD"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661504" w14:paraId="5CD33678" w14:textId="77777777" w:rsidTr="006B6BC9">
        <w:tc>
          <w:tcPr>
            <w:tcW w:w="1548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702188A8" w14:textId="671E90F9" w:rsidR="00E240AD" w:rsidRPr="00661504" w:rsidRDefault="00E240AD" w:rsidP="00E240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0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661504" w14:paraId="6FF6D251" w14:textId="77777777" w:rsidTr="006B6BC9">
        <w:tc>
          <w:tcPr>
            <w:tcW w:w="1548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603D7782" w14:textId="71E658AD" w:rsidR="00710BD1" w:rsidRPr="00661504" w:rsidRDefault="00000000" w:rsidP="005B55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1" w:history="1">
              <w:r w:rsidR="00710BD1"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="00710BD1" w:rsidRPr="00661504">
              <w:rPr>
                <w:color w:val="000000"/>
                <w:lang w:val="en-CA"/>
              </w:rPr>
              <w:t xml:space="preserve">, </w:t>
            </w:r>
            <w:hyperlink r:id="rId32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="00710BD1"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661504" w14:paraId="7F7321DF" w14:textId="77777777" w:rsidTr="006B6BC9">
        <w:tc>
          <w:tcPr>
            <w:tcW w:w="1548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622" w:type="dxa"/>
          </w:tcPr>
          <w:p w14:paraId="33904CA8" w14:textId="68AECAC3" w:rsidR="00661504" w:rsidRPr="00661504" w:rsidRDefault="00000000" w:rsidP="00661504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33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661504" w14:paraId="6AFD58E2" w14:textId="77777777" w:rsidTr="006B6BC9">
        <w:tc>
          <w:tcPr>
            <w:tcW w:w="1548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622" w:type="dxa"/>
          </w:tcPr>
          <w:p w14:paraId="618A358D" w14:textId="3D61697A" w:rsidR="00661504" w:rsidRPr="00661504" w:rsidRDefault="00000000" w:rsidP="00661504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4" w:history="1">
              <w:r w:rsidR="00E240AD"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University of Michigan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 w:rsidR="00E240AD">
              <w:rPr>
                <w:rStyle w:val="Hyperlink"/>
                <w:i/>
                <w:color w:val="auto"/>
                <w:lang w:val="en-US"/>
              </w:rPr>
              <w:t>p</w:t>
            </w:r>
            <w:r w:rsidR="00E240AD">
              <w:rPr>
                <w:rStyle w:val="Hyperlink"/>
                <w:i/>
              </w:rPr>
              <w:t>r</w:t>
            </w:r>
            <w:r w:rsidR="00E240AD">
              <w:rPr>
                <w:rStyle w:val="Hyperlink"/>
                <w:i/>
                <w:lang w:val="en-US"/>
              </w:rPr>
              <w:t>e</w:t>
            </w:r>
            <w:r w:rsidR="00E240AD"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661504" w14:paraId="58E368DE" w14:textId="77777777" w:rsidTr="006B6BC9">
        <w:tc>
          <w:tcPr>
            <w:tcW w:w="1548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622" w:type="dxa"/>
          </w:tcPr>
          <w:p w14:paraId="66E3C675" w14:textId="6B9F151D" w:rsidR="004558A6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5" w:history="1">
              <w:r w:rsidR="00E240AD"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 w:rsidR="00E240AD">
              <w:rPr>
                <w:color w:val="000000"/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t xml:space="preserve"> 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 w:rsidR="00E240AD">
              <w:rPr>
                <w:i/>
                <w:iCs/>
                <w:color w:val="000000"/>
                <w:lang w:val="en-CA"/>
              </w:rPr>
              <w:t>predoctoral</w:t>
            </w:r>
            <w:r w:rsidR="00E240AD"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661504" w14:paraId="2433CB2C" w14:textId="77777777" w:rsidTr="006B6BC9">
        <w:tc>
          <w:tcPr>
            <w:tcW w:w="1548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17E66E91" w14:textId="1DFFC4D4" w:rsidR="004558A6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6" w:history="1">
              <w:r w:rsidR="00E240AD" w:rsidRPr="00AB1CDA">
                <w:rPr>
                  <w:rStyle w:val="Hyperlink"/>
                  <w:lang w:val="en-CA"/>
                </w:rPr>
                <w:t>Fellowship</w:t>
              </w:r>
            </w:hyperlink>
            <w:r w:rsidR="00E240AD" w:rsidRPr="00FF05A2">
              <w:rPr>
                <w:color w:val="000000"/>
                <w:lang w:val="en-CA"/>
              </w:rPr>
              <w:t xml:space="preserve">, </w:t>
            </w:r>
            <w:r w:rsidR="00E240AD" w:rsidRPr="003A3045">
              <w:rPr>
                <w:color w:val="000000"/>
                <w:lang w:val="en-CA"/>
              </w:rPr>
              <w:t xml:space="preserve">German Academic Exchange Service </w:t>
            </w:r>
            <w:r w:rsidR="00E240AD">
              <w:rPr>
                <w:color w:val="000000"/>
                <w:lang w:val="en-CA"/>
              </w:rPr>
              <w:t>(</w:t>
            </w:r>
            <w:r w:rsidR="00E240AD" w:rsidRPr="00FF05A2">
              <w:rPr>
                <w:color w:val="000000"/>
                <w:lang w:val="en-CA"/>
              </w:rPr>
              <w:t>DAAD</w:t>
            </w:r>
            <w:r w:rsidR="00E240AD">
              <w:rPr>
                <w:color w:val="000000"/>
                <w:lang w:val="en-CA"/>
              </w:rPr>
              <w:t xml:space="preserve">)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="00E240AD"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661504" w14:paraId="24695E72" w14:textId="77777777" w:rsidTr="006B6BC9">
        <w:tc>
          <w:tcPr>
            <w:tcW w:w="1548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622" w:type="dxa"/>
          </w:tcPr>
          <w:p w14:paraId="2C6DEDD2" w14:textId="66CD68E3" w:rsidR="00280FEB" w:rsidRPr="00661504" w:rsidRDefault="00280FE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7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661504" w14:paraId="6F3BB0F6" w14:textId="77777777" w:rsidTr="006B6BC9">
        <w:tc>
          <w:tcPr>
            <w:tcW w:w="1548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622" w:type="dxa"/>
          </w:tcPr>
          <w:p w14:paraId="73997957" w14:textId="77777777" w:rsidR="00280FEB" w:rsidRPr="00661504" w:rsidRDefault="00C6117A" w:rsidP="00C6117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661504" w14:paraId="042F0387" w14:textId="77777777" w:rsidTr="006B6BC9">
        <w:tc>
          <w:tcPr>
            <w:tcW w:w="1548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622" w:type="dxa"/>
          </w:tcPr>
          <w:p w14:paraId="63BE2444" w14:textId="77777777" w:rsidR="00280FEB" w:rsidRPr="00661504" w:rsidRDefault="00280FEB" w:rsidP="00C6117A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661504" w14:paraId="35705FE8" w14:textId="77777777" w:rsidTr="006B6BC9">
        <w:tc>
          <w:tcPr>
            <w:tcW w:w="1548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622" w:type="dxa"/>
          </w:tcPr>
          <w:p w14:paraId="25CFFA08" w14:textId="01F9C8E2" w:rsidR="00280FEB" w:rsidRPr="00661504" w:rsidRDefault="00000000" w:rsidP="009A0D77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8" w:history="1">
              <w:r w:rsidR="005517D9" w:rsidRPr="00085B36">
                <w:rPr>
                  <w:rStyle w:val="Hyperlink"/>
                  <w:lang w:val="en-CA"/>
                </w:rPr>
                <w:t>Scholarship</w:t>
              </w:r>
            </w:hyperlink>
            <w:r w:rsidR="005517D9"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661504" w14:paraId="603C3F85" w14:textId="77777777" w:rsidTr="006B6BC9">
        <w:tc>
          <w:tcPr>
            <w:tcW w:w="1548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622" w:type="dxa"/>
          </w:tcPr>
          <w:p w14:paraId="429B943E" w14:textId="6FCE1491" w:rsidR="00280FEB" w:rsidRPr="00661504" w:rsidRDefault="00000000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hyperlink r:id="rId39" w:history="1">
              <w:r w:rsidR="00E614D1"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 w:rsidR="00E614D1">
              <w:rPr>
                <w:lang w:val="en-CA"/>
              </w:rPr>
              <w:t xml:space="preserve"> </w:t>
            </w:r>
            <w:r w:rsidR="00E614D1" w:rsidRPr="00E91A06">
              <w:rPr>
                <w:lang w:val="en-CA"/>
              </w:rPr>
              <w:t>(</w:t>
            </w:r>
            <w:r w:rsidR="00E614D1">
              <w:rPr>
                <w:lang w:val="en-CA"/>
              </w:rPr>
              <w:t xml:space="preserve">Fellowship of the </w:t>
            </w:r>
            <w:r w:rsidR="00E614D1" w:rsidRPr="00E91A06">
              <w:rPr>
                <w:lang w:val="en-CA"/>
              </w:rPr>
              <w:t xml:space="preserve">German </w:t>
            </w:r>
            <w:r w:rsidR="00E614D1" w:rsidRPr="00E91A06">
              <w:rPr>
                <w:lang w:val="en-CA"/>
              </w:rPr>
              <w:lastRenderedPageBreak/>
              <w:t>National Academic Foundation)</w:t>
            </w:r>
            <w:r w:rsidR="00E614D1" w:rsidRPr="00FF05A2">
              <w:rPr>
                <w:lang w:val="en-CA"/>
              </w:rPr>
              <w:t>, Germany</w:t>
            </w:r>
            <w:r w:rsidR="00E614D1">
              <w:rPr>
                <w:lang w:val="en-CA"/>
              </w:rPr>
              <w:t xml:space="preserve"> – </w:t>
            </w:r>
            <w:r w:rsidR="00E614D1" w:rsidRPr="008B76EB">
              <w:rPr>
                <w:i/>
                <w:iCs/>
                <w:lang w:val="en-CA"/>
              </w:rPr>
              <w:t xml:space="preserve">most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, awarded to 0.5% of students</w:t>
            </w:r>
          </w:p>
        </w:tc>
      </w:tr>
      <w:tr w:rsidR="00280FEB" w:rsidRPr="00661504" w14:paraId="0898103D" w14:textId="77777777" w:rsidTr="006B6BC9">
        <w:tc>
          <w:tcPr>
            <w:tcW w:w="1548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02 - 2003</w:t>
            </w:r>
          </w:p>
        </w:tc>
        <w:tc>
          <w:tcPr>
            <w:tcW w:w="8622" w:type="dxa"/>
          </w:tcPr>
          <w:p w14:paraId="73BB57A2" w14:textId="4DF24F0A" w:rsidR="00280FEB" w:rsidRPr="00661504" w:rsidRDefault="00000000" w:rsidP="000C73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hyperlink r:id="rId40" w:history="1">
              <w:r w:rsidR="00280FEB"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="00280FEB" w:rsidRPr="00661504">
              <w:rPr>
                <w:lang w:val="en-CA"/>
              </w:rPr>
              <w:t xml:space="preserve">, </w:t>
            </w:r>
            <w:hyperlink r:id="rId41" w:history="1">
              <w:r w:rsidR="00280FEB"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="00280FEB"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049F31CB" w14:textId="77777777" w:rsidR="00177A0A" w:rsidRPr="00661504" w:rsidRDefault="00177A0A" w:rsidP="00177A0A">
      <w:pPr>
        <w:pStyle w:val="NoSpacing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ECFBE7" w14:textId="258D3117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2.5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EE6C93" w:rsidRPr="00661504" w14:paraId="654CC87A" w14:textId="77777777" w:rsidTr="00260E42">
        <w:tc>
          <w:tcPr>
            <w:tcW w:w="1458" w:type="dxa"/>
          </w:tcPr>
          <w:p w14:paraId="7B062E5C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372D70CA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EE6C93" w:rsidRPr="00661504" w14:paraId="6B702331" w14:textId="77777777" w:rsidTr="00260E42">
        <w:tc>
          <w:tcPr>
            <w:tcW w:w="1458" w:type="dxa"/>
          </w:tcPr>
          <w:p w14:paraId="07E61B79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427DB406" w14:textId="29F3CA19" w:rsidR="00661504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EE6C93" w:rsidRPr="00661504" w14:paraId="36603268" w14:textId="77777777" w:rsidTr="00260E42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712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661504" w14:paraId="26D7C6D0" w14:textId="77777777" w:rsidTr="00260E42">
        <w:tc>
          <w:tcPr>
            <w:tcW w:w="1458" w:type="dxa"/>
          </w:tcPr>
          <w:p w14:paraId="237A8192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2DC983F3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EE6C93" w:rsidRPr="00661504" w14:paraId="403F0422" w14:textId="77777777" w:rsidTr="00260E42">
        <w:tc>
          <w:tcPr>
            <w:tcW w:w="1458" w:type="dxa"/>
          </w:tcPr>
          <w:p w14:paraId="06ECA510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6E33473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EE6C93" w:rsidRPr="00661504" w14:paraId="433F42D9" w14:textId="77777777" w:rsidTr="00260E42">
        <w:tc>
          <w:tcPr>
            <w:tcW w:w="1458" w:type="dxa"/>
          </w:tcPr>
          <w:p w14:paraId="0DAE3A94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4</w:t>
            </w:r>
          </w:p>
        </w:tc>
        <w:tc>
          <w:tcPr>
            <w:tcW w:w="8712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  <w:tr w:rsidR="001233E7" w:rsidRPr="00661504" w14:paraId="0523BF1C" w14:textId="77777777" w:rsidTr="00260E42">
        <w:tc>
          <w:tcPr>
            <w:tcW w:w="1458" w:type="dxa"/>
          </w:tcPr>
          <w:p w14:paraId="62ACA0C3" w14:textId="2C451E68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13A03BD3" w14:textId="56BCB92F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1233E7" w:rsidRPr="00661504" w14:paraId="1FDC7108" w14:textId="77777777" w:rsidTr="00260E42">
        <w:tc>
          <w:tcPr>
            <w:tcW w:w="1458" w:type="dxa"/>
          </w:tcPr>
          <w:p w14:paraId="7245CF52" w14:textId="05AC44E2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728B609" w14:textId="043151B4" w:rsidR="001233E7" w:rsidRPr="00661504" w:rsidRDefault="001233E7" w:rsidP="001233E7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7B4430" w:rsidRPr="00661504" w14:paraId="4435807A" w14:textId="77777777" w:rsidTr="006B6BC9">
        <w:tc>
          <w:tcPr>
            <w:tcW w:w="1458" w:type="dxa"/>
          </w:tcPr>
          <w:p w14:paraId="16858733" w14:textId="4CBE1B4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7B4430" w:rsidRPr="00661504" w:rsidRDefault="007B4430" w:rsidP="001233E7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Arizona State University &amp; The Wake Forest University, </w:t>
            </w:r>
            <w:r w:rsidR="001233E7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1233E7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S$210,000)</w:t>
            </w:r>
          </w:p>
        </w:tc>
      </w:tr>
      <w:tr w:rsidR="007B4430" w:rsidRPr="00661504" w14:paraId="46838337" w14:textId="77777777" w:rsidTr="006B6BC9">
        <w:tc>
          <w:tcPr>
            <w:tcW w:w="1458" w:type="dxa"/>
          </w:tcPr>
          <w:p w14:paraId="66947F9D" w14:textId="3C47BC1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7B4430" w:rsidRPr="00661504" w14:paraId="471C6349" w14:textId="77777777" w:rsidTr="006B6BC9">
        <w:tc>
          <w:tcPr>
            <w:tcW w:w="1458" w:type="dxa"/>
          </w:tcPr>
          <w:p w14:paraId="79757A01" w14:textId="63E7D2CE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7B4430" w:rsidRPr="00661504" w14:paraId="1C37280F" w14:textId="77777777" w:rsidTr="006B6BC9">
        <w:tc>
          <w:tcPr>
            <w:tcW w:w="1458" w:type="dxa"/>
          </w:tcPr>
          <w:p w14:paraId="38E7622D" w14:textId="5830777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7B4430" w:rsidRPr="00661504" w:rsidRDefault="001233E7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Shastri Research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Naved Iqbal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07CFA0D" w14:textId="77777777" w:rsidTr="006B6BC9">
        <w:tc>
          <w:tcPr>
            <w:tcW w:w="1458" w:type="dxa"/>
          </w:tcPr>
          <w:p w14:paraId="56CB278F" w14:textId="0070D16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1BF6DC6C" w14:textId="45C6DD04" w:rsidR="007B4430" w:rsidRPr="00661504" w:rsidRDefault="00FB165E" w:rsidP="00FB165E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hronic Disease Prevention Initiativ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Seed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B157423" w14:textId="77777777" w:rsidTr="006B6BC9">
        <w:tc>
          <w:tcPr>
            <w:tcW w:w="1458" w:type="dxa"/>
          </w:tcPr>
          <w:p w14:paraId="2DF6091B" w14:textId="3519D833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294D7393" w14:textId="50889175" w:rsidR="007B4430" w:rsidRPr="00661504" w:rsidRDefault="00FB165E" w:rsidP="004B7315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Network for Aging Research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Catalyst Grant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o-PI with Ian McGregor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6,500)</w:t>
            </w:r>
          </w:p>
        </w:tc>
      </w:tr>
      <w:tr w:rsidR="007B4430" w:rsidRPr="00661504" w14:paraId="212D807E" w14:textId="77777777" w:rsidTr="006B6BC9">
        <w:tc>
          <w:tcPr>
            <w:tcW w:w="1458" w:type="dxa"/>
          </w:tcPr>
          <w:p w14:paraId="7FE2B31B" w14:textId="0CC17906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Emerging Scholar Mentorship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0,000)</w:t>
            </w:r>
          </w:p>
        </w:tc>
      </w:tr>
      <w:tr w:rsidR="007B4430" w:rsidRPr="00661504" w14:paraId="358221AB" w14:textId="77777777" w:rsidTr="006B6BC9">
        <w:tc>
          <w:tcPr>
            <w:tcW w:w="1458" w:type="dxa"/>
          </w:tcPr>
          <w:p w14:paraId="4F723E45" w14:textId="168AB6E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7B4430" w:rsidRPr="00661504" w:rsidRDefault="007B4430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Initiative at the University of Pennsylvania, </w:t>
            </w:r>
            <w:r w:rsidR="003326AB"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(</w:t>
            </w:r>
            <w:r w:rsidR="003326AB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$145,000)</w:t>
            </w:r>
          </w:p>
        </w:tc>
      </w:tr>
      <w:tr w:rsidR="007B4430" w:rsidRPr="00661504" w14:paraId="7CB39538" w14:textId="77777777" w:rsidTr="006B6BC9">
        <w:tc>
          <w:tcPr>
            <w:tcW w:w="1458" w:type="dxa"/>
          </w:tcPr>
          <w:p w14:paraId="2C379FDB" w14:textId="23D26469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Insight Grant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153,243)</w:t>
            </w:r>
          </w:p>
        </w:tc>
      </w:tr>
      <w:tr w:rsidR="007B4430" w:rsidRPr="00661504" w14:paraId="7E41A349" w14:textId="77777777" w:rsidTr="006B6BC9">
        <w:tc>
          <w:tcPr>
            <w:tcW w:w="1458" w:type="dxa"/>
          </w:tcPr>
          <w:p w14:paraId="0B152896" w14:textId="58704AAF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7B4430" w:rsidRPr="00661504" w14:paraId="71007568" w14:textId="77777777" w:rsidTr="006B6BC9">
        <w:tc>
          <w:tcPr>
            <w:tcW w:w="1458" w:type="dxa"/>
          </w:tcPr>
          <w:p w14:paraId="6A0154E7" w14:textId="32D7AA97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7B4430" w:rsidRPr="00661504" w:rsidRDefault="003326AB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,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RBC Your Future Gran,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PI; </w:t>
            </w:r>
            <w:r w:rsidR="007B4430"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D$9,942.24)</w:t>
            </w:r>
          </w:p>
        </w:tc>
      </w:tr>
      <w:tr w:rsidR="007B4430" w:rsidRPr="00661504" w14:paraId="601302AD" w14:textId="77777777" w:rsidTr="006B6BC9">
        <w:tc>
          <w:tcPr>
            <w:tcW w:w="1458" w:type="dxa"/>
          </w:tcPr>
          <w:p w14:paraId="1F8139E9" w14:textId="35CD65F4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7B4430" w:rsidRPr="00661504" w:rsidRDefault="007B4430" w:rsidP="007B443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7B4430" w:rsidRPr="00661504" w14:paraId="781F5240" w14:textId="77777777" w:rsidTr="006B6BC9">
        <w:tc>
          <w:tcPr>
            <w:tcW w:w="1458" w:type="dxa"/>
          </w:tcPr>
          <w:p w14:paraId="43A9C177" w14:textId="1ABD1C2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Doctoral Research Grant</w:t>
            </w:r>
          </w:p>
        </w:tc>
      </w:tr>
      <w:tr w:rsidR="007B4430" w:rsidRPr="00661504" w14:paraId="02F7C3FD" w14:textId="77777777" w:rsidTr="006B6BC9">
        <w:tc>
          <w:tcPr>
            <w:tcW w:w="1458" w:type="dxa"/>
          </w:tcPr>
          <w:p w14:paraId="31325663" w14:textId="0C6B965D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7B4430" w:rsidRPr="00661504" w:rsidRDefault="001A7E7A" w:rsidP="007B443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Hough Summer Research Grant for Psychology &amp; Ethics</w:t>
            </w:r>
          </w:p>
        </w:tc>
      </w:tr>
      <w:tr w:rsidR="007B4430" w:rsidRPr="00661504" w14:paraId="1DD91C50" w14:textId="77777777" w:rsidTr="006B6BC9">
        <w:tc>
          <w:tcPr>
            <w:tcW w:w="1458" w:type="dxa"/>
          </w:tcPr>
          <w:p w14:paraId="4EF8740A" w14:textId="02E1A1A8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7B4430" w:rsidRPr="00661504" w:rsidRDefault="001A7E7A" w:rsidP="007B4430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Rackham Graduate School, </w:t>
            </w:r>
            <w:r w:rsidR="007B4430" w:rsidRPr="00661504">
              <w:rPr>
                <w:color w:val="000000"/>
                <w:lang w:val="en-CA"/>
              </w:rPr>
              <w:t>Spring/Summer Research Grant</w:t>
            </w:r>
          </w:p>
        </w:tc>
      </w:tr>
      <w:tr w:rsidR="007B4430" w:rsidRPr="00661504" w14:paraId="629C5D21" w14:textId="77777777" w:rsidTr="006B6BC9">
        <w:tc>
          <w:tcPr>
            <w:tcW w:w="1458" w:type="dxa"/>
          </w:tcPr>
          <w:p w14:paraId="38B0008C" w14:textId="3EF4D5CC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7B4430" w:rsidRPr="00661504" w:rsidRDefault="001A7E7A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 xml:space="preserve">Center for Russian and Eastern European Studies, </w:t>
            </w:r>
            <w:r w:rsidRPr="00661504">
              <w:rPr>
                <w:color w:val="000000"/>
                <w:lang w:val="en-CA"/>
              </w:rPr>
              <w:t>Research Grant</w:t>
            </w:r>
          </w:p>
        </w:tc>
      </w:tr>
      <w:tr w:rsidR="007B4430" w:rsidRPr="00661504" w14:paraId="1954F8BD" w14:textId="77777777" w:rsidTr="006B6BC9">
        <w:tc>
          <w:tcPr>
            <w:tcW w:w="1458" w:type="dxa"/>
          </w:tcPr>
          <w:p w14:paraId="23E11415" w14:textId="50606F09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7B4430" w:rsidRPr="00661504" w:rsidRDefault="003326AB" w:rsidP="0086265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, </w:t>
            </w:r>
            <w:r w:rsidR="007B4430" w:rsidRPr="00661504">
              <w:rPr>
                <w:color w:val="000000"/>
                <w:lang w:val="en-CA"/>
              </w:rPr>
              <w:t>Rackham Graduate Student Research Grant</w:t>
            </w:r>
          </w:p>
        </w:tc>
      </w:tr>
      <w:tr w:rsidR="007B4430" w:rsidRPr="00661504" w14:paraId="5D2BBBD7" w14:textId="77777777" w:rsidTr="006B6BC9">
        <w:tc>
          <w:tcPr>
            <w:tcW w:w="1458" w:type="dxa"/>
          </w:tcPr>
          <w:p w14:paraId="3CDDCB03" w14:textId="6B2C0A5F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University of Michigan International Institute, </w:t>
            </w:r>
            <w:r w:rsidR="007B4430" w:rsidRPr="00661504">
              <w:rPr>
                <w:color w:val="000000"/>
                <w:lang w:val="en-CA"/>
              </w:rPr>
              <w:t>Individual Fellowship</w:t>
            </w:r>
          </w:p>
        </w:tc>
      </w:tr>
      <w:tr w:rsidR="007B4430" w:rsidRPr="00661504" w14:paraId="5286B3BC" w14:textId="77777777" w:rsidTr="006B6BC9">
        <w:tc>
          <w:tcPr>
            <w:tcW w:w="1458" w:type="dxa"/>
          </w:tcPr>
          <w:p w14:paraId="47767A1A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7B4430" w:rsidRPr="00661504" w:rsidRDefault="003326AB" w:rsidP="004B7315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</w:t>
            </w:r>
            <w:r w:rsidR="007B4430" w:rsidRPr="00661504">
              <w:rPr>
                <w:lang w:val="en-CA"/>
              </w:rPr>
              <w:t xml:space="preserve">, Culture and Cognition Program, </w:t>
            </w:r>
            <w:r w:rsidRPr="00661504">
              <w:rPr>
                <w:lang w:val="en-CA"/>
              </w:rPr>
              <w:t>Summer Research Grant</w:t>
            </w:r>
          </w:p>
        </w:tc>
      </w:tr>
      <w:tr w:rsidR="007B4430" w:rsidRPr="00661504" w14:paraId="28D4D417" w14:textId="77777777" w:rsidTr="006B6BC9">
        <w:tc>
          <w:tcPr>
            <w:tcW w:w="1458" w:type="dxa"/>
          </w:tcPr>
          <w:p w14:paraId="02C25B82" w14:textId="77777777" w:rsidR="007B4430" w:rsidRPr="00661504" w:rsidRDefault="007B4430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7B4430" w:rsidRPr="005B493E" w:rsidRDefault="001A7E7A" w:rsidP="007B4430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German National Academic Foundation, </w:t>
            </w:r>
            <w:r w:rsidR="007B4430" w:rsidRPr="00661504">
              <w:rPr>
                <w:lang w:val="en-CA"/>
              </w:rPr>
              <w:t>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8" w:name="_ENREF_8"/>
      <w:bookmarkStart w:id="9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2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661504" w:rsidRDefault="00A20790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477B326A" w14:textId="600072A0" w:rsidR="00545C35" w:rsidRP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bookmarkStart w:id="10" w:name="_Hlk58345161"/>
      <w:bookmarkStart w:id="11" w:name="_Hlk61029720"/>
      <w:bookmarkStart w:id="12" w:name="_Hlk46853086"/>
      <w:r w:rsidRPr="00545C35">
        <w:rPr>
          <w:u w:val="single"/>
        </w:rPr>
        <w:t>Rudnev, M.</w:t>
      </w:r>
      <w:r w:rsidRPr="00545C35">
        <w:t xml:space="preserve">, </w:t>
      </w:r>
      <w:r w:rsidRPr="00545C35">
        <w:rPr>
          <w:u w:val="single"/>
        </w:rPr>
        <w:t>Buckwalter, W.</w:t>
      </w:r>
      <w:r w:rsidRPr="00545C35">
        <w:t xml:space="preserve">, </w:t>
      </w:r>
      <w:r w:rsidRPr="00545C35">
        <w:rPr>
          <w:u w:val="single"/>
        </w:rPr>
        <w:t>Barr, K.</w:t>
      </w:r>
      <w:r w:rsidRPr="00545C35">
        <w:t xml:space="preserve">, Bencherifa, A., Clancy, R. F., </w:t>
      </w:r>
      <w:r w:rsidRPr="00545C35">
        <w:rPr>
          <w:u w:val="single"/>
        </w:rPr>
        <w:t>Crone, D. L.</w:t>
      </w:r>
      <w:r w:rsidRPr="00545C35">
        <w:t xml:space="preserve">, … </w:t>
      </w:r>
      <w:r w:rsidRPr="00545C35">
        <w:rPr>
          <w:b/>
          <w:bCs/>
        </w:rPr>
        <w:t>Grossmann, I.</w:t>
      </w:r>
      <w:r w:rsidRPr="00545C35">
        <w:t xml:space="preserve"> (</w:t>
      </w:r>
      <w:r>
        <w:rPr>
          <w:lang w:val="en-US"/>
        </w:rPr>
        <w:t>accepted</w:t>
      </w:r>
      <w:r w:rsidRPr="00545C35">
        <w:t xml:space="preserve">). Social perception of wisdom across cultures. </w:t>
      </w:r>
      <w:r>
        <w:rPr>
          <w:i/>
          <w:iCs/>
          <w:lang w:val="en-US"/>
        </w:rPr>
        <w:t xml:space="preserve">Nature Communications. </w:t>
      </w:r>
      <w:r w:rsidRPr="00545C35">
        <w:rPr>
          <w:b/>
          <w:bCs/>
          <w:lang w:val="en-US"/>
        </w:rPr>
        <w:t>(16.6)</w:t>
      </w:r>
    </w:p>
    <w:p w14:paraId="1C725AD9" w14:textId="77777777" w:rsidR="00545C35" w:rsidRDefault="00545C35" w:rsidP="003C6977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C8A897F" w14:textId="5C49F615" w:rsidR="003C6977" w:rsidRDefault="003C6977" w:rsidP="003C6977">
      <w:pPr>
        <w:autoSpaceDE w:val="0"/>
        <w:autoSpaceDN w:val="0"/>
        <w:adjustRightInd w:val="0"/>
        <w:ind w:left="720" w:hanging="720"/>
        <w:rPr>
          <w:lang w:val="en-US"/>
        </w:rPr>
      </w:pPr>
      <w:r w:rsidRPr="00052C1A">
        <w:t xml:space="preserve">Amarasuriya, S., Salanga, M. G., Llorin, C., Morales, M. H., Jayawickreme, E., &amp; </w:t>
      </w:r>
      <w:r w:rsidRPr="00052C1A">
        <w:rPr>
          <w:b/>
          <w:bCs/>
        </w:rPr>
        <w:t>Grossmann, I.</w:t>
      </w:r>
      <w:r w:rsidRPr="0017121D">
        <w:rPr>
          <w:lang w:val="en-CA"/>
        </w:rPr>
        <w:t xml:space="preserve"> </w:t>
      </w:r>
      <w:r w:rsidRPr="00B430E9">
        <w:rPr>
          <w:lang w:val="en-CA"/>
        </w:rPr>
        <w:t>(</w:t>
      </w:r>
      <w:r w:rsidR="003D1E86">
        <w:rPr>
          <w:lang w:val="en-CA"/>
        </w:rPr>
        <w:t>2024</w:t>
      </w:r>
      <w:r w:rsidRPr="00B430E9">
        <w:rPr>
          <w:lang w:val="en-CA"/>
        </w:rPr>
        <w:t xml:space="preserve">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hyperlink r:id="rId43" w:history="1">
        <w:r w:rsidR="003D1E86" w:rsidRPr="006C2B05">
          <w:rPr>
            <w:rStyle w:val="Hyperlink"/>
            <w:lang w:val="en-US"/>
          </w:rPr>
          <w:t>https://doi.org/10.1177/13634615241233682</w:t>
        </w:r>
      </w:hyperlink>
      <w:r w:rsidR="003D1E86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1723417D" w14:textId="77777777" w:rsidR="003C6977" w:rsidRPr="00B068DC" w:rsidRDefault="003C6977" w:rsidP="00B430E9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689A15CF" w14:textId="77777777" w:rsidR="005C589D" w:rsidRPr="00C65D1A" w:rsidRDefault="005C589D" w:rsidP="005C589D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 xml:space="preserve">.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 xml:space="preserve">Cognition. </w:t>
      </w:r>
      <w:r w:rsidRPr="00C65D1A">
        <w:rPr>
          <w:b/>
          <w:bCs/>
          <w:lang w:val="en-US"/>
        </w:rPr>
        <w:t>(3.65)</w:t>
      </w:r>
    </w:p>
    <w:p w14:paraId="0AF2AD0A" w14:textId="77777777" w:rsidR="005C589D" w:rsidRDefault="005C589D" w:rsidP="005D28A3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4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CA5AC8F" w14:textId="77777777" w:rsidR="00C52AB5" w:rsidRDefault="00C52AB5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0FAA6A4" w14:textId="77777777" w:rsidR="002A43CC" w:rsidRPr="00C65D1A" w:rsidRDefault="002A43CC" w:rsidP="002A43CC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85623C">
        <w:rPr>
          <w:u w:val="single"/>
          <w:lang w:val="en-CA"/>
        </w:rPr>
        <w:lastRenderedPageBreak/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85623C"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>
        <w:rPr>
          <w:i/>
          <w:iCs/>
          <w:lang w:val="en-US"/>
        </w:rPr>
        <w:t>.</w:t>
      </w:r>
    </w:p>
    <w:p w14:paraId="761F3D74" w14:textId="38ED24B3" w:rsidR="005D28A3" w:rsidRPr="008E53E4" w:rsidRDefault="005D28A3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lang w:val="en-CA"/>
        </w:rPr>
        <w:t xml:space="preserve">Abedin, E., Ferreira, M., Reitmann, R., Cheong, M., </w:t>
      </w:r>
      <w:r w:rsidRPr="00504C74">
        <w:rPr>
          <w:b/>
          <w:bCs/>
          <w:lang w:val="en-CA"/>
        </w:rPr>
        <w:t>Grossmann, I</w:t>
      </w:r>
      <w:r w:rsidRPr="00504C74">
        <w:rPr>
          <w:lang w:val="en-CA"/>
        </w:rPr>
        <w:t>., &amp;</w:t>
      </w:r>
      <w:r w:rsidRPr="00504C74">
        <w:rPr>
          <w:b/>
          <w:bCs/>
          <w:lang w:val="en-CA"/>
        </w:rPr>
        <w:t xml:space="preserve"> </w:t>
      </w:r>
      <w:r w:rsidRPr="00504C74">
        <w:rPr>
          <w:lang w:val="en-CA"/>
        </w:rPr>
        <w:t>Alfano, M. (</w:t>
      </w:r>
      <w:r w:rsidR="007C3F1B" w:rsidRPr="00504C74">
        <w:rPr>
          <w:lang w:val="en-CA"/>
        </w:rPr>
        <w:t>2023</w:t>
      </w:r>
      <w:r w:rsidRPr="00504C74">
        <w:rPr>
          <w:lang w:val="en-CA"/>
        </w:rPr>
        <w:t xml:space="preserve">). </w:t>
      </w:r>
      <w:r>
        <w:t>Exploring intellectual humility through the lens of artificial intelligence:</w:t>
      </w:r>
      <w:r>
        <w:rPr>
          <w:lang w:val="en-US"/>
        </w:rPr>
        <w:t xml:space="preserve"> </w:t>
      </w:r>
      <w:r>
        <w:t>Top terms, features and a predictive model</w:t>
      </w:r>
      <w:r w:rsidRPr="005B493E">
        <w:rPr>
          <w:lang w:val="en-US"/>
        </w:rPr>
        <w:t xml:space="preserve">. </w:t>
      </w:r>
      <w:r w:rsidRPr="008E53E4">
        <w:rPr>
          <w:i/>
          <w:iCs/>
          <w:lang w:val="en-CA"/>
        </w:rPr>
        <w:t>Acta Psychologica</w:t>
      </w:r>
      <w:r w:rsidR="007C3F1B" w:rsidRPr="008E53E4">
        <w:rPr>
          <w:lang w:val="en-CA"/>
        </w:rPr>
        <w:t xml:space="preserve">, </w:t>
      </w:r>
      <w:r w:rsidR="007C3F1B" w:rsidRPr="008E53E4">
        <w:rPr>
          <w:i/>
          <w:iCs/>
          <w:lang w:val="en-CA"/>
        </w:rPr>
        <w:t>238</w:t>
      </w:r>
      <w:r w:rsidRPr="008E53E4">
        <w:rPr>
          <w:i/>
          <w:iCs/>
          <w:lang w:val="en-CA"/>
        </w:rPr>
        <w:t>.</w:t>
      </w:r>
      <w:r w:rsidRPr="008E53E4">
        <w:rPr>
          <w:lang w:val="en-CA"/>
        </w:rPr>
        <w:t xml:space="preserve"> </w:t>
      </w:r>
      <w:r w:rsidRPr="008E53E4">
        <w:rPr>
          <w:b/>
          <w:color w:val="000000"/>
          <w:shd w:val="clear" w:color="auto" w:fill="FFFFFF"/>
          <w:lang w:val="en-CA"/>
        </w:rPr>
        <w:t>(1.73)</w:t>
      </w:r>
    </w:p>
    <w:p w14:paraId="46F23B4D" w14:textId="77777777" w:rsidR="005D28A3" w:rsidRPr="00B068DC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en-CA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8E53E4">
        <w:rPr>
          <w:u w:val="single"/>
          <w:lang w:val="en-CA"/>
        </w:rPr>
        <w:t>Britton, E. M</w:t>
      </w:r>
      <w:r w:rsidRPr="008E53E4">
        <w:rPr>
          <w:lang w:val="en-CA"/>
        </w:rPr>
        <w:t xml:space="preserve">., Laurin, K., </w:t>
      </w:r>
      <w:r w:rsidRPr="008E53E4">
        <w:rPr>
          <w:b/>
          <w:bCs/>
          <w:lang w:val="en-CA"/>
        </w:rPr>
        <w:t>Grossmann, I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Dorfman, A</w:t>
      </w:r>
      <w:r w:rsidRPr="008E53E4">
        <w:rPr>
          <w:lang w:val="en-CA"/>
        </w:rPr>
        <w:t xml:space="preserve">., </w:t>
      </w:r>
      <w:r w:rsidRPr="008E53E4">
        <w:rPr>
          <w:u w:val="single"/>
          <w:lang w:val="en-CA"/>
        </w:rPr>
        <w:t>Oakes, H</w:t>
      </w:r>
      <w:r w:rsidRPr="008E53E4">
        <w:rPr>
          <w:lang w:val="en-CA"/>
        </w:rPr>
        <w:t>., &amp;</w:t>
      </w:r>
      <w:r w:rsidRPr="008E53E4">
        <w:rPr>
          <w:b/>
          <w:bCs/>
          <w:lang w:val="en-CA"/>
        </w:rPr>
        <w:t xml:space="preserve"> </w:t>
      </w:r>
      <w:r w:rsidRPr="008E53E4">
        <w:rPr>
          <w:lang w:val="en-CA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45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3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46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3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00CF9252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C905DF">
        <w:rPr>
          <w:i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C905DF">
        <w:rPr>
          <w:iCs/>
        </w:rPr>
        <w:t>.</w:t>
      </w:r>
      <w:r w:rsidRPr="00C905DF">
        <w:rPr>
          <w:iCs/>
          <w:lang w:val="en-US"/>
        </w:rPr>
        <w:t xml:space="preserve"> </w:t>
      </w:r>
      <w:r w:rsidRPr="00C905DF">
        <w:rPr>
          <w:iCs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Pr="00661504">
        <w:rPr>
          <w:b/>
          <w:bCs/>
          <w:iCs/>
          <w:lang w:val="en-CA"/>
        </w:rPr>
        <w:t>14.20</w:t>
      </w:r>
      <w:r w:rsidRPr="00661504">
        <w:rPr>
          <w:iCs/>
          <w:lang w:val="en-CA"/>
        </w:rPr>
        <w:t>)</w:t>
      </w:r>
    </w:p>
    <w:p w14:paraId="471B0CFC" w14:textId="77777777" w:rsidR="00C905DF" w:rsidRDefault="00C905DF" w:rsidP="005B493E">
      <w:pPr>
        <w:autoSpaceDE w:val="0"/>
        <w:autoSpaceDN w:val="0"/>
        <w:adjustRightInd w:val="0"/>
        <w:ind w:left="720" w:hanging="720"/>
        <w:rPr>
          <w:b/>
          <w:bCs/>
        </w:rPr>
      </w:pPr>
    </w:p>
    <w:p w14:paraId="031B4E7A" w14:textId="5C31B205" w:rsidR="000E14E5" w:rsidRP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14" w:name="_Hlk129625088"/>
      <w:r w:rsidRPr="00DE5D39">
        <w:t xml:space="preserve">Hutcherson, C., </w:t>
      </w:r>
      <w:r w:rsidRPr="00DE5D39">
        <w:rPr>
          <w:u w:val="single"/>
        </w:rPr>
        <w:t>Sharpinskyi, C.</w:t>
      </w:r>
      <w:r w:rsidRPr="00DE5D39">
        <w:t xml:space="preserve">, Varnum, M. E. W., </w:t>
      </w:r>
      <w:r w:rsidRPr="00DE5D39">
        <w:rPr>
          <w:u w:val="single"/>
        </w:rPr>
        <w:t>Rotella, A. M., Wormley, A.</w:t>
      </w:r>
      <w:r w:rsidRPr="00DE5D39">
        <w:t xml:space="preserve">, Tay, L., &amp; </w:t>
      </w:r>
      <w:r w:rsidRPr="00DE5D39">
        <w:rPr>
          <w:b/>
          <w:bCs/>
        </w:rPr>
        <w:t>Grossmann, I.</w:t>
      </w:r>
      <w:r w:rsidRPr="00DE5D39">
        <w:rPr>
          <w:b/>
          <w:bCs/>
          <w:lang w:val="en-US"/>
        </w:rPr>
        <w:t>*</w:t>
      </w:r>
      <w:r w:rsidRPr="00DE5D39">
        <w:t xml:space="preserve"> (</w:t>
      </w:r>
      <w:r>
        <w:rPr>
          <w:lang w:val="en-US"/>
        </w:rPr>
        <w:t>2023</w:t>
      </w:r>
      <w:r w:rsidRPr="00DE5D39"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14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47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5A362AF6" w14:textId="77777777" w:rsidR="000E14E5" w:rsidRPr="000E14E5" w:rsidRDefault="000E14E5" w:rsidP="00205A46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15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4A08C1">
        <w:t xml:space="preserve"> (</w:t>
      </w:r>
      <w:r>
        <w:rPr>
          <w:lang w:val="en-US"/>
        </w:rPr>
        <w:t>2023</w:t>
      </w:r>
      <w:r w:rsidRPr="004A08C1"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15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lang w:val="en-US"/>
        </w:rPr>
      </w:pPr>
      <w:r w:rsidRPr="005B493E">
        <w:t xml:space="preserve">Weidmann, </w:t>
      </w:r>
      <w:r w:rsidRPr="00486332">
        <w:rPr>
          <w:lang w:val="en-CA"/>
        </w:rPr>
        <w:t>R</w:t>
      </w:r>
      <w:r w:rsidRPr="00697047">
        <w:t xml:space="preserve">., </w:t>
      </w:r>
      <w:r w:rsidRPr="005B493E">
        <w:t>Chopik, W</w:t>
      </w:r>
      <w:r w:rsidRPr="00697047">
        <w:t xml:space="preserve">. </w:t>
      </w:r>
      <w:r w:rsidRPr="00486332">
        <w:rPr>
          <w:lang w:val="en-CA"/>
        </w:rPr>
        <w:t>J</w:t>
      </w:r>
      <w:r w:rsidRPr="00697047">
        <w:t xml:space="preserve">., </w:t>
      </w:r>
      <w:r w:rsidRPr="005B493E">
        <w:t xml:space="preserve">Ackerman, </w:t>
      </w:r>
      <w:r w:rsidRPr="00486332">
        <w:rPr>
          <w:lang w:val="en-CA"/>
        </w:rPr>
        <w:t>R</w:t>
      </w:r>
      <w:r w:rsidRPr="00697047">
        <w:t xml:space="preserve">. </w:t>
      </w:r>
      <w:r w:rsidRPr="00486332">
        <w:rPr>
          <w:lang w:val="en-CA"/>
        </w:rPr>
        <w:t>A</w:t>
      </w:r>
      <w:r w:rsidRPr="00697047">
        <w:t xml:space="preserve">., </w:t>
      </w:r>
      <w:r w:rsidRPr="005B493E">
        <w:t>Allroggen,</w:t>
      </w:r>
      <w:r w:rsidRPr="00697047">
        <w:t xml:space="preserve">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Bianchi, </w:t>
      </w:r>
      <w:r w:rsidRPr="00486332">
        <w:rPr>
          <w:lang w:val="en-CA"/>
        </w:rPr>
        <w:t>E</w:t>
      </w:r>
      <w:r w:rsidRPr="00697047">
        <w:t xml:space="preserve">.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Brecheen, </w:t>
      </w:r>
      <w:r w:rsidRPr="00486332">
        <w:rPr>
          <w:lang w:val="en-CA"/>
        </w:rPr>
        <w:t>C</w:t>
      </w:r>
      <w:r w:rsidRPr="00697047">
        <w:t xml:space="preserve">., </w:t>
      </w:r>
      <w:r w:rsidRPr="005B493E">
        <w:t xml:space="preserve">Campbell, </w:t>
      </w:r>
      <w:r w:rsidRPr="00486332">
        <w:rPr>
          <w:lang w:val="en-CA"/>
        </w:rPr>
        <w:t>W</w:t>
      </w:r>
      <w:r w:rsidRPr="00697047">
        <w:t xml:space="preserve">.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erlach, </w:t>
      </w:r>
      <w:r w:rsidRPr="00486332">
        <w:rPr>
          <w:lang w:val="en-CA"/>
        </w:rPr>
        <w:t>T</w:t>
      </w:r>
      <w:r w:rsidRPr="00697047">
        <w:t xml:space="preserve">. </w:t>
      </w:r>
      <w:r w:rsidRPr="00486332">
        <w:rPr>
          <w:lang w:val="en-CA"/>
        </w:rPr>
        <w:t>M</w:t>
      </w:r>
      <w:r w:rsidRPr="00697047">
        <w:t xml:space="preserve">., </w:t>
      </w:r>
      <w:r w:rsidRPr="005B493E">
        <w:t xml:space="preserve">Geukes, </w:t>
      </w:r>
      <w:r w:rsidRPr="00486332">
        <w:rPr>
          <w:lang w:val="en-CA"/>
        </w:rPr>
        <w:t>K</w:t>
      </w:r>
      <w:r w:rsidRPr="00697047">
        <w:t xml:space="preserve">., </w:t>
      </w:r>
      <w:r w:rsidRPr="005B493E">
        <w:t xml:space="preserve">Grijalva, </w:t>
      </w:r>
      <w:r w:rsidRPr="00486332">
        <w:rPr>
          <w:lang w:val="en-CA"/>
        </w:rPr>
        <w:t>E</w:t>
      </w:r>
      <w:r w:rsidRPr="00697047">
        <w:t xml:space="preserve">., </w:t>
      </w:r>
      <w:r w:rsidRPr="005B493E">
        <w:rPr>
          <w:b/>
          <w:bCs/>
        </w:rPr>
        <w:t>Grossmann</w:t>
      </w:r>
      <w:r w:rsidRPr="00697047">
        <w:rPr>
          <w:b/>
          <w:bCs/>
        </w:rPr>
        <w:t xml:space="preserve">, </w:t>
      </w:r>
      <w:r w:rsidRPr="00486332">
        <w:rPr>
          <w:b/>
          <w:bCs/>
          <w:lang w:val="en-CA"/>
        </w:rPr>
        <w:t>I</w:t>
      </w:r>
      <w:r w:rsidRPr="00697047">
        <w:t>.</w:t>
      </w:r>
      <w:r w:rsidR="00BA6DC6" w:rsidRPr="00486332">
        <w:rPr>
          <w:lang w:val="en-CA"/>
        </w:rPr>
        <w:t xml:space="preserve"> [</w:t>
      </w:r>
      <w:r w:rsidRPr="00697047">
        <w:t>…</w:t>
      </w:r>
      <w:r w:rsidR="00BA6DC6" w:rsidRPr="00486332">
        <w:rPr>
          <w:lang w:val="en-CA"/>
        </w:rPr>
        <w:t>]</w:t>
      </w:r>
      <w:r w:rsidRPr="00697047">
        <w:t xml:space="preserve"> </w:t>
      </w:r>
      <w:r w:rsidRPr="00486332">
        <w:rPr>
          <w:lang w:val="en-CA"/>
        </w:rPr>
        <w:t xml:space="preserve">&amp; Back M. (2023). </w:t>
      </w:r>
      <w:r w:rsidRPr="005B493E"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571C64E4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Pr="00661504">
        <w:rPr>
          <w:b/>
          <w:color w:val="000000"/>
          <w:shd w:val="clear" w:color="auto" w:fill="FFFFFF"/>
          <w:lang w:val="en-CA"/>
        </w:rPr>
        <w:t>14.2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6" w:name="_Hlk110169799"/>
      <w:bookmarkStart w:id="17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16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8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77777777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Choi, E., Farb, N. A., </w:t>
      </w:r>
      <w:r w:rsidRPr="00661504">
        <w:rPr>
          <w:u w:val="single"/>
          <w:lang w:val="en-CA"/>
        </w:rPr>
        <w:t>Pogrebtsova, E</w:t>
      </w:r>
      <w:r w:rsidRPr="00661504">
        <w:rPr>
          <w:lang w:val="en-CA"/>
        </w:rPr>
        <w:t xml:space="preserve">., Gruman, J., &amp; </w:t>
      </w:r>
      <w:r w:rsidRPr="00661504">
        <w:rPr>
          <w:b/>
          <w:bCs/>
          <w:lang w:val="en-CA"/>
        </w:rPr>
        <w:t xml:space="preserve">Grossmann, I.* </w:t>
      </w:r>
      <w:r w:rsidRPr="00661504">
        <w:rPr>
          <w:lang w:val="en-CA"/>
        </w:rPr>
        <w:t xml:space="preserve">(2021). 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17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18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531E99">
        <w:rPr>
          <w:u w:val="single"/>
          <w:lang w:val="de-DE"/>
        </w:rPr>
        <w:t>Dorfman, A.</w:t>
      </w:r>
      <w:r w:rsidRPr="00531E99">
        <w:rPr>
          <w:lang w:val="de-DE"/>
        </w:rPr>
        <w:t xml:space="preserve">, </w:t>
      </w:r>
      <w:r w:rsidRPr="00531E99">
        <w:rPr>
          <w:u w:val="single"/>
          <w:lang w:val="de-DE"/>
        </w:rPr>
        <w:t>Oakes, H.</w:t>
      </w:r>
      <w:r w:rsidRPr="00531E99">
        <w:rPr>
          <w:lang w:val="de-DE"/>
        </w:rPr>
        <w:t xml:space="preserve">, </w:t>
      </w:r>
      <w:r w:rsidRPr="00531E99">
        <w:rPr>
          <w:u w:val="single"/>
          <w:lang w:val="de-DE"/>
        </w:rPr>
        <w:t>Santos, H. C</w:t>
      </w:r>
      <w:r w:rsidRPr="00531E99">
        <w:rPr>
          <w:lang w:val="de-DE"/>
        </w:rPr>
        <w:t>.</w:t>
      </w:r>
      <w:r w:rsidRPr="00531E99">
        <w:rPr>
          <w:b/>
          <w:lang w:val="de-DE"/>
        </w:rPr>
        <w:t xml:space="preserve"> &amp; Grossmann, I.</w:t>
      </w:r>
      <w:r w:rsidRPr="00531E99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19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0"/>
      <w:bookmarkEnd w:id="19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0" w:name="_Hlk46853180"/>
      <w:bookmarkEnd w:id="11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0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7687FA7" w:rsidR="00F23CB3" w:rsidRPr="00661504" w:rsidRDefault="00F23CB3" w:rsidP="00F23CB3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DFE6F34" w14:textId="24C1F334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Varnum, M. E. W., Sng, O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u w:val="single"/>
          <w:lang w:val="de-DE"/>
        </w:rPr>
        <w:lastRenderedPageBreak/>
        <w:t>Turpin, M. H.</w:t>
      </w:r>
      <w:r w:rsidRPr="00531E99">
        <w:rPr>
          <w:lang w:val="de-DE"/>
        </w:rPr>
        <w:t xml:space="preserve">, </w:t>
      </w:r>
      <w:r w:rsidRPr="00531E99">
        <w:rPr>
          <w:u w:val="single"/>
          <w:lang w:val="de-DE"/>
        </w:rPr>
        <w:t>Walker, A. C.</w:t>
      </w:r>
      <w:r w:rsidRPr="00531E99">
        <w:rPr>
          <w:lang w:val="de-DE"/>
        </w:rPr>
        <w:t xml:space="preserve">, Fugelsang, J. A., Sorokowski, P., </w:t>
      </w:r>
      <w:r w:rsidRPr="00531E99">
        <w:rPr>
          <w:b/>
          <w:lang w:val="de-DE"/>
        </w:rPr>
        <w:t>Grossmann, I.</w:t>
      </w:r>
      <w:r w:rsidRPr="00531E99">
        <w:rPr>
          <w:lang w:val="de-DE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1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504C74">
        <w:rPr>
          <w:b/>
          <w:lang w:val="de-DE"/>
        </w:rPr>
        <w:t>Grossmann, I</w:t>
      </w:r>
      <w:r w:rsidRPr="00504C74">
        <w:rPr>
          <w:lang w:val="de-DE"/>
        </w:rPr>
        <w:t xml:space="preserve">., Eibach, R. P., </w:t>
      </w:r>
      <w:r w:rsidRPr="00504C74">
        <w:rPr>
          <w:u w:val="single"/>
          <w:lang w:val="de-DE"/>
        </w:rPr>
        <w:t>Koyama, J</w:t>
      </w:r>
      <w:r w:rsidRPr="00504C74">
        <w:rPr>
          <w:lang w:val="de-DE"/>
        </w:rPr>
        <w:t>., &amp;</w:t>
      </w:r>
      <w:r w:rsidRPr="00504C74">
        <w:rPr>
          <w:u w:val="single"/>
          <w:lang w:val="de-DE"/>
        </w:rPr>
        <w:t xml:space="preserve"> Sahi, Q</w:t>
      </w:r>
      <w:r w:rsidRPr="00504C74">
        <w:rPr>
          <w:lang w:val="de-DE"/>
        </w:rPr>
        <w:t xml:space="preserve">. (2020). </w:t>
      </w:r>
      <w:bookmarkStart w:id="22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2"/>
      <w:r w:rsidRPr="00661504">
        <w:rPr>
          <w:lang w:val="en-CA"/>
        </w:rPr>
        <w:t>doi: 10.1126/sciadv.aaz0289</w:t>
      </w:r>
      <w:bookmarkEnd w:id="21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3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3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4" w:name="_Hlk61029707"/>
      <w:bookmarkEnd w:id="12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25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24"/>
    <w:bookmarkEnd w:id="25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75BAFB36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26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26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702A9E" w14:textId="66E0076C" w:rsidR="003E5C4B" w:rsidRPr="00661504" w:rsidRDefault="003E5C4B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27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27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</w:p>
    <w:p w14:paraId="653EA578" w14:textId="0EC0537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lastRenderedPageBreak/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3DE6668A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rFonts w:eastAsia="Calibri"/>
          <w:b/>
          <w:lang w:val="en-CA" w:eastAsia="en-US"/>
        </w:rPr>
        <w:t xml:space="preserve">Grossmann, I. </w:t>
      </w:r>
      <w:r w:rsidRPr="00531E99">
        <w:rPr>
          <w:rFonts w:eastAsia="Calibri"/>
          <w:lang w:val="en-CA" w:eastAsia="en-US"/>
        </w:rPr>
        <w:t>&amp;</w:t>
      </w:r>
      <w:r w:rsidRPr="00531E99">
        <w:rPr>
          <w:rFonts w:eastAsia="Calibri"/>
          <w:b/>
          <w:lang w:val="en-CA" w:eastAsia="en-US"/>
        </w:rPr>
        <w:t xml:space="preserve"> </w:t>
      </w:r>
      <w:r w:rsidRPr="00531E9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28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28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1B58A6" w14:textId="2C06C4A7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3A284C">
        <w:rPr>
          <w:lang w:val="de-DE"/>
        </w:rPr>
        <w:t xml:space="preserve">Varnum, M. E. W. &amp; </w:t>
      </w:r>
      <w:r w:rsidRPr="003A284C">
        <w:rPr>
          <w:b/>
          <w:lang w:val="de-DE"/>
        </w:rPr>
        <w:t>Grossmann, I</w:t>
      </w:r>
      <w:r w:rsidRPr="003A284C">
        <w:rPr>
          <w:lang w:val="de-DE"/>
        </w:rPr>
        <w:t xml:space="preserve">. (2017). </w:t>
      </w:r>
      <w:bookmarkStart w:id="29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29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4486B722" w:rsidR="00485BDF" w:rsidRPr="00661504" w:rsidRDefault="00485BDF" w:rsidP="00485BDF">
      <w:pPr>
        <w:autoSpaceDE w:val="0"/>
        <w:autoSpaceDN w:val="0"/>
        <w:adjustRightInd w:val="0"/>
        <w:ind w:left="720" w:hanging="720"/>
        <w:rPr>
          <w:i/>
          <w:iCs/>
          <w:lang w:val="en-CA"/>
        </w:rPr>
      </w:pPr>
      <w:r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Varnum, M. E. W. &amp;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0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0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u w:val="single"/>
          <w:lang w:val="en-CA"/>
        </w:rPr>
        <w:t>Kung, F.</w:t>
      </w:r>
      <w:r w:rsidRPr="00531E99">
        <w:rPr>
          <w:lang w:val="en-CA"/>
        </w:rPr>
        <w:t>, Eibach, R., &amp;</w:t>
      </w:r>
      <w:r w:rsidRPr="00531E99">
        <w:rPr>
          <w:b/>
          <w:lang w:val="en-CA"/>
        </w:rPr>
        <w:t xml:space="preserve"> Grossmann, I. </w:t>
      </w:r>
      <w:r w:rsidRPr="00531E99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1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1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77E9D06A" w14:textId="77777777" w:rsidR="00A20790" w:rsidRPr="003B450F" w:rsidRDefault="00A20790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019CD025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48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>, Karasawa, M., Kan, C. &amp; Kitayama, S. (</w:t>
      </w:r>
      <w:r w:rsidR="00261041" w:rsidRPr="003A284C">
        <w:rPr>
          <w:lang w:val="de-DE"/>
        </w:rPr>
        <w:t>2014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17CF914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 Varnum, M. E. W. (201</w:t>
      </w:r>
      <w:r w:rsidR="00201ACA" w:rsidRPr="003A284C">
        <w:rPr>
          <w:lang w:val="de-DE"/>
        </w:rPr>
        <w:t>1</w:t>
      </w:r>
      <w:r w:rsidRPr="003A284C">
        <w:rPr>
          <w:lang w:val="de-DE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8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E.</w:t>
      </w:r>
      <w:r w:rsidR="00B25A9A" w:rsidRPr="00661504">
        <w:rPr>
          <w:lang w:val="en-CA"/>
        </w:rPr>
        <w:t>W.</w:t>
      </w:r>
      <w:r w:rsidRPr="00661504">
        <w:rPr>
          <w:lang w:val="en-CA"/>
        </w:rPr>
        <w:t xml:space="preserve">, Park, D. C., Kitayama, S., &amp; Nisbett, R. E. (2010). 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itayama, S., &amp; Nisbett, R.E. (2010).</w:t>
      </w:r>
      <w:r w:rsidR="0073539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lastRenderedPageBreak/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9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2" w:name="_Hlk61029790"/>
    </w:p>
    <w:p w14:paraId="1078CE77" w14:textId="536197B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3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33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661504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661504">
        <w:rPr>
          <w:u w:val="single"/>
          <w:lang w:val="en-CA"/>
        </w:rPr>
        <w:t>Kara-Yakoubian, M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</w:t>
      </w:r>
      <w:r w:rsidR="00123EFC" w:rsidRPr="00661504">
        <w:rPr>
          <w:lang w:val="en-CA"/>
        </w:rPr>
        <w:t>&amp;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Grossmann, I.</w:t>
      </w:r>
      <w:r w:rsidRPr="00661504">
        <w:rPr>
          <w:lang w:val="en-CA"/>
        </w:rPr>
        <w:t xml:space="preserve"> (2021). 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4" w:name="_Hlk61029797"/>
      <w:bookmarkEnd w:id="32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4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31E99">
        <w:rPr>
          <w:b/>
          <w:lang w:val="en-CA"/>
        </w:rPr>
        <w:t xml:space="preserve">Grossmann, I. </w:t>
      </w:r>
      <w:r w:rsidRPr="00531E99">
        <w:rPr>
          <w:lang w:val="en-CA"/>
        </w:rPr>
        <w:t xml:space="preserve">&amp; </w:t>
      </w:r>
      <w:r w:rsidRPr="00531E99">
        <w:rPr>
          <w:u w:val="single"/>
          <w:lang w:val="en-CA"/>
        </w:rPr>
        <w:t>Santos, H. C</w:t>
      </w:r>
      <w:r w:rsidRPr="00531E99">
        <w:rPr>
          <w:lang w:val="en-CA"/>
        </w:rPr>
        <w:t>.</w:t>
      </w:r>
      <w:r w:rsidRPr="00531E99">
        <w:rPr>
          <w:b/>
          <w:lang w:val="en-CA"/>
        </w:rPr>
        <w:t xml:space="preserve"> </w:t>
      </w:r>
      <w:r w:rsidRPr="00531E99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49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312F599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35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36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7" w:name="_Hlk46853166"/>
      <w:bookmarkEnd w:id="35"/>
      <w:bookmarkEnd w:id="36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50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6C70057" w14:textId="2BC4351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38" w:name="_Hlk61029744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51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52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lastRenderedPageBreak/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53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54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55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3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3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t>Grossmann, I</w:t>
      </w:r>
      <w:r w:rsidRPr="001975B7">
        <w:rPr>
          <w:lang w:val="en-CA"/>
        </w:rPr>
        <w:t xml:space="preserve">., &amp; Eibach, R. P. (2020, January). </w:t>
      </w:r>
      <w:hyperlink r:id="rId56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9A7943C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57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58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2F355565" w14:textId="77777777" w:rsidR="00776CA0" w:rsidRDefault="00776CA0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60BCA9F4" w14:textId="329B46A5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0" w:name="_Hlk160967959"/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8</w:t>
      </w:r>
      <w:r w:rsidR="00824671">
        <w:rPr>
          <w:rFonts w:ascii="Times New Roman" w:hAnsi="Times New Roman" w:cs="Times New Roman"/>
          <w:b/>
          <w:color w:val="000000"/>
          <w:sz w:val="24"/>
          <w:szCs w:val="24"/>
        </w:rPr>
        <w:t>2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661504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</w:p>
        </w:tc>
        <w:tc>
          <w:tcPr>
            <w:tcW w:w="9167" w:type="dxa"/>
          </w:tcPr>
          <w:p w14:paraId="4AC084B1" w14:textId="77777777" w:rsidR="00AC1334" w:rsidRPr="00661504" w:rsidRDefault="00AC1334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</w:tr>
      <w:tr w:rsidR="00504C74" w:rsidRPr="00661504" w14:paraId="28D23034" w14:textId="77777777" w:rsidTr="00253C51">
        <w:tc>
          <w:tcPr>
            <w:tcW w:w="1003" w:type="dxa"/>
          </w:tcPr>
          <w:p w14:paraId="67C32B1E" w14:textId="1AD110A3" w:rsidR="00504C74" w:rsidRDefault="00504C74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504C74" w:rsidRDefault="00504C74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T</w:t>
            </w:r>
            <w:r w:rsidR="00531E99">
              <w:rPr>
                <w:lang w:val="en-CA"/>
              </w:rPr>
              <w:t xml:space="preserve"> Brain and Cognitive Sciences</w:t>
            </w:r>
            <w:r>
              <w:rPr>
                <w:lang w:val="en-CA"/>
              </w:rPr>
              <w:t xml:space="preserve">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2A43CC" w:rsidRPr="00661504" w14:paraId="272CB959" w14:textId="77777777" w:rsidTr="00253C51">
        <w:tc>
          <w:tcPr>
            <w:tcW w:w="1003" w:type="dxa"/>
          </w:tcPr>
          <w:p w14:paraId="1E5A10F8" w14:textId="37A1A4F9" w:rsidR="002A43CC" w:rsidRDefault="002A43CC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2A43CC" w:rsidRDefault="002A43CC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2D4066" w:rsidRPr="00661504" w14:paraId="1D2773CF" w14:textId="77777777" w:rsidTr="00253C51">
        <w:tc>
          <w:tcPr>
            <w:tcW w:w="1003" w:type="dxa"/>
          </w:tcPr>
          <w:p w14:paraId="4D59BF65" w14:textId="51EFB43F" w:rsidR="002D4066" w:rsidRDefault="002D4066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2D4066" w:rsidRDefault="002D4066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</w:t>
            </w:r>
            <w:r w:rsidR="002A43CC">
              <w:rPr>
                <w:lang w:val="en-CA"/>
              </w:rPr>
              <w:t xml:space="preserve">Connecticut, Department of Psychology </w:t>
            </w:r>
            <w:r>
              <w:rPr>
                <w:lang w:val="en-CA"/>
              </w:rPr>
              <w:t>Colloquium</w:t>
            </w:r>
          </w:p>
        </w:tc>
      </w:tr>
      <w:tr w:rsidR="00DD095B" w:rsidRPr="00661504" w14:paraId="4E1F2E38" w14:textId="77777777" w:rsidTr="00253C51">
        <w:tc>
          <w:tcPr>
            <w:tcW w:w="1003" w:type="dxa"/>
          </w:tcPr>
          <w:p w14:paraId="7F2C7BC8" w14:textId="5C2F12CF" w:rsidR="00DD095B" w:rsidRPr="00DD095B" w:rsidRDefault="00DD095B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DD095B" w:rsidRDefault="00DD095B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C52F11" w:rsidRPr="00661504" w14:paraId="031EC731" w14:textId="77777777" w:rsidTr="00253C51">
        <w:tc>
          <w:tcPr>
            <w:tcW w:w="1003" w:type="dxa"/>
          </w:tcPr>
          <w:p w14:paraId="703E099D" w14:textId="6E65D416" w:rsidR="00C52F11" w:rsidRPr="00C52F11" w:rsidRDefault="00C52F11" w:rsidP="00253C51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C52F11" w:rsidRDefault="00C52F1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Washington University at St Louis, Department</w:t>
            </w:r>
            <w:r w:rsidR="002A43CC">
              <w:rPr>
                <w:lang w:val="en-CA"/>
              </w:rPr>
              <w:t xml:space="preserve"> of Psychology</w:t>
            </w:r>
            <w:r>
              <w:rPr>
                <w:lang w:val="en-CA"/>
              </w:rPr>
              <w:t xml:space="preserve"> Colloquium </w:t>
            </w:r>
          </w:p>
        </w:tc>
      </w:tr>
      <w:tr w:rsidR="00A57A57" w:rsidRPr="00661504" w14:paraId="6D431F21" w14:textId="77777777" w:rsidTr="00253C51">
        <w:tc>
          <w:tcPr>
            <w:tcW w:w="1003" w:type="dxa"/>
          </w:tcPr>
          <w:p w14:paraId="16ACF603" w14:textId="15B51EB8" w:rsidR="00A57A57" w:rsidRDefault="00A57A57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A57A57" w:rsidRDefault="00A57A57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1722FA" w:rsidRPr="00661504" w14:paraId="175EFCE5" w14:textId="77777777" w:rsidTr="00253C51">
        <w:tc>
          <w:tcPr>
            <w:tcW w:w="1003" w:type="dxa"/>
          </w:tcPr>
          <w:p w14:paraId="601A4FC5" w14:textId="582CE20B" w:rsidR="001722FA" w:rsidRDefault="001722FA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1722FA" w:rsidRPr="00661504" w:rsidRDefault="001722FA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bookmarkEnd w:id="37"/>
      <w:tr w:rsidR="00253C51" w:rsidRPr="00661504" w14:paraId="59CB004A" w14:textId="77777777" w:rsidTr="00253C51">
        <w:tc>
          <w:tcPr>
            <w:tcW w:w="1003" w:type="dxa"/>
          </w:tcPr>
          <w:p w14:paraId="3A333279" w14:textId="5D4AC5B7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253C51" w:rsidRPr="008E53E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253C51" w:rsidRPr="00661504" w14:paraId="4E154D7D" w14:textId="77777777" w:rsidTr="00253C51">
        <w:tc>
          <w:tcPr>
            <w:tcW w:w="1003" w:type="dxa"/>
          </w:tcPr>
          <w:p w14:paraId="26C71196" w14:textId="081AA5C1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bookmarkEnd w:id="40"/>
      <w:tr w:rsidR="00253C51" w:rsidRPr="00661504" w14:paraId="66FB6AEE" w14:textId="77777777" w:rsidTr="00253C51">
        <w:tc>
          <w:tcPr>
            <w:tcW w:w="1003" w:type="dxa"/>
          </w:tcPr>
          <w:p w14:paraId="011B220E" w14:textId="424612F6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253C51" w:rsidRPr="00661504" w14:paraId="57E8255D" w14:textId="77777777" w:rsidTr="00253C51">
        <w:tc>
          <w:tcPr>
            <w:tcW w:w="1003" w:type="dxa"/>
          </w:tcPr>
          <w:p w14:paraId="6BDD16FC" w14:textId="20492E3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1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41"/>
      <w:tr w:rsidR="00253C51" w:rsidRPr="00661504" w14:paraId="20212D78" w14:textId="77777777" w:rsidTr="00253C51">
        <w:tc>
          <w:tcPr>
            <w:tcW w:w="1003" w:type="dxa"/>
          </w:tcPr>
          <w:p w14:paraId="3A33D7F1" w14:textId="494CD735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253C51" w:rsidRPr="00661504" w14:paraId="08AA1C9B" w14:textId="77777777" w:rsidTr="00253C51">
        <w:tc>
          <w:tcPr>
            <w:tcW w:w="1003" w:type="dxa"/>
          </w:tcPr>
          <w:p w14:paraId="68E161F8" w14:textId="3F8AFB9C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2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42"/>
      <w:tr w:rsidR="00253C51" w:rsidRPr="00661504" w14:paraId="5712C3DC" w14:textId="77777777" w:rsidTr="00253C51">
        <w:tc>
          <w:tcPr>
            <w:tcW w:w="1003" w:type="dxa"/>
          </w:tcPr>
          <w:p w14:paraId="64F745D0" w14:textId="714C32CF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6EB4638B" w14:textId="77777777" w:rsidTr="00253C51">
        <w:tc>
          <w:tcPr>
            <w:tcW w:w="1003" w:type="dxa"/>
          </w:tcPr>
          <w:p w14:paraId="5280EE9E" w14:textId="64C28788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253C51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253C51" w:rsidRPr="00661504" w14:paraId="20B81830" w14:textId="77777777" w:rsidTr="00253C51">
        <w:tc>
          <w:tcPr>
            <w:tcW w:w="1003" w:type="dxa"/>
          </w:tcPr>
          <w:p w14:paraId="0429951E" w14:textId="72F18A8A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253C51" w:rsidRPr="00990F7E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253C51" w:rsidRPr="00661504" w14:paraId="71E621BC" w14:textId="77777777" w:rsidTr="00253C51">
        <w:tc>
          <w:tcPr>
            <w:tcW w:w="1003" w:type="dxa"/>
          </w:tcPr>
          <w:p w14:paraId="0F0ACC49" w14:textId="57493E8B" w:rsidR="00253C51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253C51" w:rsidRPr="006C34EB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253C51" w:rsidRPr="00661504" w14:paraId="53C2C8E0" w14:textId="77777777" w:rsidTr="00253C51">
        <w:tc>
          <w:tcPr>
            <w:tcW w:w="1003" w:type="dxa"/>
          </w:tcPr>
          <w:p w14:paraId="1EF861F2" w14:textId="4ADD39C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253C51" w:rsidRPr="00661504" w14:paraId="38E40C3B" w14:textId="77777777" w:rsidTr="00253C51">
        <w:tc>
          <w:tcPr>
            <w:tcW w:w="1003" w:type="dxa"/>
          </w:tcPr>
          <w:p w14:paraId="3A87C70A" w14:textId="606243B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2</w:t>
            </w:r>
          </w:p>
        </w:tc>
        <w:tc>
          <w:tcPr>
            <w:tcW w:w="9167" w:type="dxa"/>
          </w:tcPr>
          <w:p w14:paraId="05EB8F45" w14:textId="6F0F5FF6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253C51" w:rsidRPr="00661504" w14:paraId="42DFDC0A" w14:textId="77777777" w:rsidTr="00253C51">
        <w:tc>
          <w:tcPr>
            <w:tcW w:w="1003" w:type="dxa"/>
          </w:tcPr>
          <w:p w14:paraId="6F5EFAC0" w14:textId="46176E8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22</w:t>
            </w:r>
          </w:p>
        </w:tc>
        <w:tc>
          <w:tcPr>
            <w:tcW w:w="9167" w:type="dxa"/>
          </w:tcPr>
          <w:p w14:paraId="29C698C7" w14:textId="1BA6CF5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253C51" w:rsidRPr="00661504" w14:paraId="64F3CE47" w14:textId="77777777" w:rsidTr="00253C51">
        <w:tc>
          <w:tcPr>
            <w:tcW w:w="1003" w:type="dxa"/>
          </w:tcPr>
          <w:p w14:paraId="2E5B2392" w14:textId="295D8F5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253C51" w:rsidRPr="00661504" w14:paraId="385F1100" w14:textId="77777777" w:rsidTr="00253C51">
        <w:tc>
          <w:tcPr>
            <w:tcW w:w="1003" w:type="dxa"/>
          </w:tcPr>
          <w:p w14:paraId="5930CB69" w14:textId="5FFCA2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253C51" w:rsidRPr="00661504" w14:paraId="169EB99B" w14:textId="77777777" w:rsidTr="00253C51">
        <w:tc>
          <w:tcPr>
            <w:tcW w:w="1003" w:type="dxa"/>
          </w:tcPr>
          <w:p w14:paraId="34D8F22E" w14:textId="42A1BDE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253C51" w:rsidRPr="00661504" w14:paraId="17988DEC" w14:textId="77777777" w:rsidTr="00253C51">
        <w:tc>
          <w:tcPr>
            <w:tcW w:w="1003" w:type="dxa"/>
          </w:tcPr>
          <w:p w14:paraId="3F70F791" w14:textId="5497F06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3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43"/>
      <w:tr w:rsidR="00253C51" w:rsidRPr="00661504" w14:paraId="634735B3" w14:textId="77777777" w:rsidTr="00253C51">
        <w:tc>
          <w:tcPr>
            <w:tcW w:w="1003" w:type="dxa"/>
          </w:tcPr>
          <w:p w14:paraId="669198E3" w14:textId="0F6A9AE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253C51" w:rsidRPr="00661504" w14:paraId="570B5251" w14:textId="77777777" w:rsidTr="00253C51">
        <w:tc>
          <w:tcPr>
            <w:tcW w:w="1003" w:type="dxa"/>
          </w:tcPr>
          <w:p w14:paraId="0551DDE0" w14:textId="7EB338C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253C51" w:rsidRPr="00661504" w14:paraId="0E53A8F5" w14:textId="77777777" w:rsidTr="00253C51">
        <w:tc>
          <w:tcPr>
            <w:tcW w:w="1003" w:type="dxa"/>
          </w:tcPr>
          <w:p w14:paraId="4F372D09" w14:textId="7C44915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253C51" w:rsidRPr="00661504" w14:paraId="251BE1E9" w14:textId="77777777" w:rsidTr="00253C51">
        <w:tc>
          <w:tcPr>
            <w:tcW w:w="1003" w:type="dxa"/>
          </w:tcPr>
          <w:p w14:paraId="67A28657" w14:textId="0C2F86D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253C51" w:rsidRPr="00661504" w14:paraId="1AAD86B0" w14:textId="77777777" w:rsidTr="00253C51">
        <w:tc>
          <w:tcPr>
            <w:tcW w:w="1003" w:type="dxa"/>
          </w:tcPr>
          <w:p w14:paraId="557A5555" w14:textId="4A25A85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253C51" w:rsidRPr="00661504" w14:paraId="524A5501" w14:textId="77777777" w:rsidTr="00253C51">
        <w:tc>
          <w:tcPr>
            <w:tcW w:w="1003" w:type="dxa"/>
          </w:tcPr>
          <w:p w14:paraId="203C9D66" w14:textId="75739999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tr w:rsidR="00253C51" w:rsidRPr="00661504" w14:paraId="6732A3BB" w14:textId="77777777" w:rsidTr="00253C51">
        <w:tc>
          <w:tcPr>
            <w:tcW w:w="1003" w:type="dxa"/>
          </w:tcPr>
          <w:p w14:paraId="6DE374EC" w14:textId="16712B1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253C51" w:rsidRPr="00661504" w14:paraId="6CB2499C" w14:textId="77777777" w:rsidTr="00253C51">
        <w:tc>
          <w:tcPr>
            <w:tcW w:w="1003" w:type="dxa"/>
          </w:tcPr>
          <w:p w14:paraId="5FD451CF" w14:textId="068506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253C51" w:rsidRPr="00661504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253C51" w:rsidRPr="00661504" w14:paraId="20029A81" w14:textId="77777777" w:rsidTr="00253C51">
        <w:tc>
          <w:tcPr>
            <w:tcW w:w="1003" w:type="dxa"/>
          </w:tcPr>
          <w:p w14:paraId="6E694DC3" w14:textId="6B1176F1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253C51" w:rsidRPr="00661504" w14:paraId="4CC26B54" w14:textId="77777777" w:rsidTr="00253C51">
        <w:tc>
          <w:tcPr>
            <w:tcW w:w="1003" w:type="dxa"/>
          </w:tcPr>
          <w:p w14:paraId="6BC8DCC3" w14:textId="0913D1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253C51" w:rsidRPr="00661504" w14:paraId="122EFE99" w14:textId="77777777" w:rsidTr="00253C51">
        <w:tc>
          <w:tcPr>
            <w:tcW w:w="1003" w:type="dxa"/>
          </w:tcPr>
          <w:p w14:paraId="61D21697" w14:textId="28699B7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253C51" w:rsidRPr="00661504" w14:paraId="7A6AF769" w14:textId="77777777" w:rsidTr="00253C51">
        <w:tc>
          <w:tcPr>
            <w:tcW w:w="1003" w:type="dxa"/>
          </w:tcPr>
          <w:p w14:paraId="58D2B166" w14:textId="126FB0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44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253C51" w:rsidRPr="00661504" w:rsidRDefault="00000000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59" w:history="1">
              <w:r w:rsidR="00253C51"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253C51" w:rsidRPr="00661504" w14:paraId="0F573EA4" w14:textId="77777777" w:rsidTr="00253C51">
        <w:tc>
          <w:tcPr>
            <w:tcW w:w="1003" w:type="dxa"/>
          </w:tcPr>
          <w:p w14:paraId="130F455A" w14:textId="2260889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253C51" w:rsidRPr="00661504" w14:paraId="134665D9" w14:textId="77777777" w:rsidTr="00253C51">
        <w:tc>
          <w:tcPr>
            <w:tcW w:w="1003" w:type="dxa"/>
          </w:tcPr>
          <w:p w14:paraId="405887A2" w14:textId="454D3DB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253C51" w:rsidRPr="00661504" w14:paraId="610F8D6C" w14:textId="77777777" w:rsidTr="00253C51">
        <w:tc>
          <w:tcPr>
            <w:tcW w:w="1003" w:type="dxa"/>
          </w:tcPr>
          <w:p w14:paraId="54548C2A" w14:textId="5AD9B4D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44"/>
      <w:tr w:rsidR="00253C51" w:rsidRPr="00661504" w14:paraId="78639131" w14:textId="77777777" w:rsidTr="00253C51">
        <w:tc>
          <w:tcPr>
            <w:tcW w:w="1003" w:type="dxa"/>
          </w:tcPr>
          <w:p w14:paraId="08CB5C15" w14:textId="3C87581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253C51" w:rsidRPr="00661504" w14:paraId="5470E39F" w14:textId="77777777" w:rsidTr="00253C51">
        <w:tc>
          <w:tcPr>
            <w:tcW w:w="1003" w:type="dxa"/>
          </w:tcPr>
          <w:p w14:paraId="5C4FED1E" w14:textId="7E70A9E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253C51" w:rsidRPr="00661504" w14:paraId="102340F9" w14:textId="77777777" w:rsidTr="00253C51">
        <w:tc>
          <w:tcPr>
            <w:tcW w:w="1003" w:type="dxa"/>
          </w:tcPr>
          <w:p w14:paraId="62B60A7F" w14:textId="507B2EB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253C51" w:rsidRPr="00661504" w14:paraId="36DD035A" w14:textId="77777777" w:rsidTr="00253C51">
        <w:tc>
          <w:tcPr>
            <w:tcW w:w="1003" w:type="dxa"/>
          </w:tcPr>
          <w:p w14:paraId="79F3BC0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253C51" w:rsidRPr="00661504" w14:paraId="2F74616D" w14:textId="77777777" w:rsidTr="00253C51">
        <w:tc>
          <w:tcPr>
            <w:tcW w:w="1003" w:type="dxa"/>
          </w:tcPr>
          <w:p w14:paraId="61322C7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253C51" w:rsidRPr="00661504" w14:paraId="69D2A114" w14:textId="77777777" w:rsidTr="00253C51">
        <w:tc>
          <w:tcPr>
            <w:tcW w:w="1003" w:type="dxa"/>
          </w:tcPr>
          <w:p w14:paraId="767257B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253C51" w:rsidRPr="00661504" w14:paraId="0AD3C159" w14:textId="77777777" w:rsidTr="00253C51">
        <w:tc>
          <w:tcPr>
            <w:tcW w:w="1003" w:type="dxa"/>
          </w:tcPr>
          <w:p w14:paraId="7DF7FF2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253C51" w:rsidRPr="00661504" w14:paraId="4F2E9829" w14:textId="77777777" w:rsidTr="00253C51">
        <w:tc>
          <w:tcPr>
            <w:tcW w:w="1003" w:type="dxa"/>
          </w:tcPr>
          <w:p w14:paraId="50D2470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253C51" w:rsidRPr="00661504" w14:paraId="6FECB531" w14:textId="77777777" w:rsidTr="00253C51">
        <w:tc>
          <w:tcPr>
            <w:tcW w:w="1003" w:type="dxa"/>
          </w:tcPr>
          <w:p w14:paraId="10494CC1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253C51" w:rsidRPr="00661504" w:rsidRDefault="00253C51" w:rsidP="00253C5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253C51" w:rsidRPr="00661504" w14:paraId="7FF4C9D5" w14:textId="77777777" w:rsidTr="00253C51">
        <w:tc>
          <w:tcPr>
            <w:tcW w:w="1003" w:type="dxa"/>
          </w:tcPr>
          <w:p w14:paraId="308C43B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253C51" w:rsidRPr="00661504" w14:paraId="5AAF44B1" w14:textId="77777777" w:rsidTr="00253C51">
        <w:tc>
          <w:tcPr>
            <w:tcW w:w="1003" w:type="dxa"/>
          </w:tcPr>
          <w:p w14:paraId="7AFDA414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253C51" w:rsidRPr="00661504" w14:paraId="30A00AD2" w14:textId="77777777" w:rsidTr="00253C51">
        <w:tc>
          <w:tcPr>
            <w:tcW w:w="1003" w:type="dxa"/>
          </w:tcPr>
          <w:p w14:paraId="19AD2F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253C51" w:rsidRPr="00661504" w14:paraId="6CF25B58" w14:textId="77777777" w:rsidTr="00253C51">
        <w:tc>
          <w:tcPr>
            <w:tcW w:w="1003" w:type="dxa"/>
          </w:tcPr>
          <w:p w14:paraId="37DDFC6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253C51" w:rsidRPr="00661504" w14:paraId="17435A4F" w14:textId="77777777" w:rsidTr="00253C51">
        <w:tc>
          <w:tcPr>
            <w:tcW w:w="1003" w:type="dxa"/>
          </w:tcPr>
          <w:p w14:paraId="5FBD06E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253C51" w:rsidRPr="00661504" w14:paraId="075AEA2E" w14:textId="77777777" w:rsidTr="00253C51">
        <w:tc>
          <w:tcPr>
            <w:tcW w:w="1003" w:type="dxa"/>
          </w:tcPr>
          <w:p w14:paraId="355883A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5D5FAB4" w14:textId="77777777" w:rsidTr="00253C51">
        <w:tc>
          <w:tcPr>
            <w:tcW w:w="1003" w:type="dxa"/>
          </w:tcPr>
          <w:p w14:paraId="66D4CEE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253C51" w:rsidRPr="00661504" w14:paraId="2724CBFA" w14:textId="77777777" w:rsidTr="00253C51">
        <w:tc>
          <w:tcPr>
            <w:tcW w:w="1003" w:type="dxa"/>
          </w:tcPr>
          <w:p w14:paraId="3C42214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253C51" w:rsidRPr="00661504" w14:paraId="58D2EB20" w14:textId="77777777" w:rsidTr="00253C51">
        <w:tc>
          <w:tcPr>
            <w:tcW w:w="1003" w:type="dxa"/>
          </w:tcPr>
          <w:p w14:paraId="054B84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60CE57FC" w14:textId="77777777" w:rsidTr="00253C51">
        <w:tc>
          <w:tcPr>
            <w:tcW w:w="1003" w:type="dxa"/>
          </w:tcPr>
          <w:p w14:paraId="44BFCE4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6</w:t>
            </w:r>
          </w:p>
        </w:tc>
        <w:tc>
          <w:tcPr>
            <w:tcW w:w="9167" w:type="dxa"/>
          </w:tcPr>
          <w:p w14:paraId="754CB14B" w14:textId="187797E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253C51" w:rsidRPr="00661504" w14:paraId="78B73C18" w14:textId="77777777" w:rsidTr="00253C51">
        <w:tc>
          <w:tcPr>
            <w:tcW w:w="1003" w:type="dxa"/>
          </w:tcPr>
          <w:p w14:paraId="5093955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7/2016</w:t>
            </w:r>
          </w:p>
        </w:tc>
        <w:tc>
          <w:tcPr>
            <w:tcW w:w="9167" w:type="dxa"/>
          </w:tcPr>
          <w:p w14:paraId="3C42C02D" w14:textId="6FC5B0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253C51" w:rsidRPr="00661504" w14:paraId="27AF402C" w14:textId="77777777" w:rsidTr="00253C51">
        <w:tc>
          <w:tcPr>
            <w:tcW w:w="1003" w:type="dxa"/>
          </w:tcPr>
          <w:p w14:paraId="5444E48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253C51" w:rsidRPr="00661504" w14:paraId="18E60C3C" w14:textId="77777777" w:rsidTr="00253C51">
        <w:tc>
          <w:tcPr>
            <w:tcW w:w="1003" w:type="dxa"/>
          </w:tcPr>
          <w:p w14:paraId="77FF989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253C51" w:rsidRPr="00661504" w14:paraId="1209A8BD" w14:textId="77777777" w:rsidTr="00253C51">
        <w:tc>
          <w:tcPr>
            <w:tcW w:w="1003" w:type="dxa"/>
          </w:tcPr>
          <w:p w14:paraId="69B9A0B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253C51" w:rsidRPr="00661504" w14:paraId="064EA510" w14:textId="77777777" w:rsidTr="00253C51">
        <w:tc>
          <w:tcPr>
            <w:tcW w:w="1003" w:type="dxa"/>
          </w:tcPr>
          <w:p w14:paraId="5E60A90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253C51" w:rsidRPr="00661504" w14:paraId="2DA6125E" w14:textId="77777777" w:rsidTr="00253C51">
        <w:tc>
          <w:tcPr>
            <w:tcW w:w="1003" w:type="dxa"/>
          </w:tcPr>
          <w:p w14:paraId="793AE86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253C51" w:rsidRPr="00661504" w14:paraId="77FEF182" w14:textId="77777777" w:rsidTr="00253C51">
        <w:tc>
          <w:tcPr>
            <w:tcW w:w="1003" w:type="dxa"/>
          </w:tcPr>
          <w:p w14:paraId="149BB39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253C51" w:rsidRPr="00661504" w14:paraId="619B9600" w14:textId="77777777" w:rsidTr="00253C51">
        <w:tc>
          <w:tcPr>
            <w:tcW w:w="1003" w:type="dxa"/>
          </w:tcPr>
          <w:p w14:paraId="4F5512C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253C51" w:rsidRPr="00661504" w14:paraId="42EAF6CD" w14:textId="77777777" w:rsidTr="00253C51">
        <w:tc>
          <w:tcPr>
            <w:tcW w:w="1003" w:type="dxa"/>
          </w:tcPr>
          <w:p w14:paraId="3ECED38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253C51" w:rsidRPr="00661504" w14:paraId="0D39F5BD" w14:textId="77777777" w:rsidTr="00253C51">
        <w:tc>
          <w:tcPr>
            <w:tcW w:w="1003" w:type="dxa"/>
          </w:tcPr>
          <w:p w14:paraId="07CE3BC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253C51" w:rsidRPr="00661504" w14:paraId="6252FEF2" w14:textId="77777777" w:rsidTr="00253C51">
        <w:tc>
          <w:tcPr>
            <w:tcW w:w="1003" w:type="dxa"/>
          </w:tcPr>
          <w:p w14:paraId="66F6BA03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253C51" w:rsidRPr="00661504" w14:paraId="52C89147" w14:textId="77777777" w:rsidTr="00253C51">
        <w:tc>
          <w:tcPr>
            <w:tcW w:w="1003" w:type="dxa"/>
          </w:tcPr>
          <w:p w14:paraId="1D4867B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253C51" w:rsidRPr="00661504" w14:paraId="1F48E034" w14:textId="77777777" w:rsidTr="00253C51">
        <w:tc>
          <w:tcPr>
            <w:tcW w:w="1003" w:type="dxa"/>
          </w:tcPr>
          <w:p w14:paraId="63A6C256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253C51" w:rsidRPr="00661504" w14:paraId="28C2D4D2" w14:textId="77777777" w:rsidTr="00253C51">
        <w:tc>
          <w:tcPr>
            <w:tcW w:w="1003" w:type="dxa"/>
          </w:tcPr>
          <w:p w14:paraId="4F66922F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253C51" w:rsidRPr="00661504" w14:paraId="14588EB5" w14:textId="77777777" w:rsidTr="00253C51">
        <w:tc>
          <w:tcPr>
            <w:tcW w:w="1003" w:type="dxa"/>
          </w:tcPr>
          <w:p w14:paraId="3CCA9B3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253C51" w:rsidRPr="00661504" w:rsidRDefault="00253C51" w:rsidP="00253C51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253C51" w:rsidRPr="00661504" w14:paraId="373ACB8B" w14:textId="77777777" w:rsidTr="00253C51">
        <w:tc>
          <w:tcPr>
            <w:tcW w:w="1003" w:type="dxa"/>
          </w:tcPr>
          <w:p w14:paraId="2B271C08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253C51" w:rsidRPr="00661504" w14:paraId="262F54EF" w14:textId="77777777" w:rsidTr="00253C51">
        <w:tc>
          <w:tcPr>
            <w:tcW w:w="1003" w:type="dxa"/>
          </w:tcPr>
          <w:p w14:paraId="5E3070A2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253C51" w:rsidRPr="00661504" w14:paraId="4D80C955" w14:textId="77777777" w:rsidTr="00253C51">
        <w:tc>
          <w:tcPr>
            <w:tcW w:w="1003" w:type="dxa"/>
          </w:tcPr>
          <w:p w14:paraId="55E7790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253C51" w:rsidRPr="00661504" w14:paraId="3C156759" w14:textId="77777777" w:rsidTr="00253C51">
        <w:tc>
          <w:tcPr>
            <w:tcW w:w="1003" w:type="dxa"/>
          </w:tcPr>
          <w:p w14:paraId="2733880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253C51" w:rsidRPr="00661504" w14:paraId="37A6ACED" w14:textId="77777777" w:rsidTr="00253C51">
        <w:tc>
          <w:tcPr>
            <w:tcW w:w="1003" w:type="dxa"/>
          </w:tcPr>
          <w:p w14:paraId="3795BA67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253C51" w:rsidRPr="00661504" w14:paraId="355F371A" w14:textId="77777777" w:rsidTr="00253C51">
        <w:tc>
          <w:tcPr>
            <w:tcW w:w="1003" w:type="dxa"/>
          </w:tcPr>
          <w:p w14:paraId="2BC14495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253C51" w:rsidRPr="00661504" w14:paraId="031715D7" w14:textId="77777777" w:rsidTr="00253C51">
        <w:tc>
          <w:tcPr>
            <w:tcW w:w="1003" w:type="dxa"/>
          </w:tcPr>
          <w:p w14:paraId="3C6AB45E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253C51" w:rsidRPr="00661504" w14:paraId="3E0BC6E1" w14:textId="77777777" w:rsidTr="00253C51">
        <w:tc>
          <w:tcPr>
            <w:tcW w:w="1003" w:type="dxa"/>
          </w:tcPr>
          <w:p w14:paraId="5507EBE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253C51" w:rsidRPr="00661504" w14:paraId="5261EE5F" w14:textId="77777777" w:rsidTr="00253C51">
        <w:tc>
          <w:tcPr>
            <w:tcW w:w="1003" w:type="dxa"/>
          </w:tcPr>
          <w:p w14:paraId="25767D6B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253C51" w:rsidRPr="00661504" w14:paraId="2386B887" w14:textId="77777777" w:rsidTr="00253C51">
        <w:tc>
          <w:tcPr>
            <w:tcW w:w="1003" w:type="dxa"/>
          </w:tcPr>
          <w:p w14:paraId="65E663A9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253C51" w:rsidRPr="00661504" w14:paraId="3AE1EF14" w14:textId="77777777" w:rsidTr="00253C51">
        <w:tc>
          <w:tcPr>
            <w:tcW w:w="1003" w:type="dxa"/>
          </w:tcPr>
          <w:p w14:paraId="7B9D811A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253C51" w:rsidRPr="00661504" w14:paraId="465C0CF0" w14:textId="77777777" w:rsidTr="00253C51">
        <w:tc>
          <w:tcPr>
            <w:tcW w:w="1003" w:type="dxa"/>
          </w:tcPr>
          <w:p w14:paraId="0D68B07D" w14:textId="77777777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253C51" w:rsidRPr="00661504" w:rsidRDefault="00253C51" w:rsidP="00253C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45" w:name="_Hlk46853198"/>
    </w:p>
    <w:p w14:paraId="295268CC" w14:textId="5922E894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46" w:name="_Hlk160968071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C7164F">
        <w:rPr>
          <w:rFonts w:ascii="Times New Roman" w:hAnsi="Times New Roman" w:cs="Times New Roman"/>
          <w:b/>
          <w:color w:val="000000"/>
          <w:sz w:val="24"/>
          <w:szCs w:val="24"/>
        </w:rPr>
        <w:t>4</w:t>
      </w:r>
      <w:r w:rsidR="002A43CC">
        <w:rPr>
          <w:rFonts w:ascii="Times New Roman" w:hAnsi="Times New Roman" w:cs="Times New Roman"/>
          <w:b/>
          <w:color w:val="000000"/>
          <w:sz w:val="24"/>
          <w:szCs w:val="24"/>
        </w:rPr>
        <w:t>6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2A43CC" w:rsidRPr="00661504" w14:paraId="4D87B93B" w14:textId="77777777" w:rsidTr="007F04E1">
        <w:tc>
          <w:tcPr>
            <w:tcW w:w="1080" w:type="dxa"/>
          </w:tcPr>
          <w:p w14:paraId="456CF763" w14:textId="292242F1" w:rsidR="002A43CC" w:rsidRDefault="002A43C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4D0FC371" w:rsidR="002A43CC" w:rsidRDefault="002A43CC" w:rsidP="000524B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.</w:t>
            </w:r>
          </w:p>
        </w:tc>
      </w:tr>
      <w:tr w:rsidR="0085016B" w:rsidRPr="00661504" w14:paraId="7CEA190A" w14:textId="77777777" w:rsidTr="007F04E1">
        <w:tc>
          <w:tcPr>
            <w:tcW w:w="1080" w:type="dxa"/>
          </w:tcPr>
          <w:p w14:paraId="36B02972" w14:textId="58798FAC" w:rsidR="0085016B" w:rsidRDefault="0085016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85016B" w:rsidRDefault="0085016B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Colombo, Invited talk at the </w:t>
            </w:r>
            <w:r w:rsidR="00B85FB1">
              <w:rPr>
                <w:lang w:val="en-CA"/>
              </w:rPr>
              <w:t>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0524B9" w:rsidRPr="00661504" w14:paraId="1AAEA6E8" w14:textId="77777777" w:rsidTr="007F04E1">
        <w:tc>
          <w:tcPr>
            <w:tcW w:w="1080" w:type="dxa"/>
          </w:tcPr>
          <w:p w14:paraId="7F4A0061" w14:textId="32EE2CEA" w:rsidR="000524B9" w:rsidRDefault="000524B9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0524B9" w:rsidRDefault="000524B9" w:rsidP="000524B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>Health 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48618B" w:rsidRPr="00661504" w14:paraId="3386EEB5" w14:textId="77777777" w:rsidTr="007F04E1">
        <w:tc>
          <w:tcPr>
            <w:tcW w:w="1080" w:type="dxa"/>
          </w:tcPr>
          <w:p w14:paraId="75A39C66" w14:textId="49A90752" w:rsidR="0048618B" w:rsidRDefault="0048618B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0B3F9E8" w14:textId="7FFF23D4" w:rsidR="0048618B" w:rsidRDefault="0048618B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200B20" w:rsidRPr="00661504" w14:paraId="745D8F2E" w14:textId="77777777" w:rsidTr="007F04E1">
        <w:tc>
          <w:tcPr>
            <w:tcW w:w="1080" w:type="dxa"/>
          </w:tcPr>
          <w:p w14:paraId="0DA169C5" w14:textId="7FBFFD9A" w:rsidR="00200B20" w:rsidRDefault="00200B2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200B20" w:rsidRDefault="00200B20" w:rsidP="00B10F1C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E07DDF" w:rsidRPr="00661504" w14:paraId="6ADBDDB6" w14:textId="77777777" w:rsidTr="007F04E1">
        <w:tc>
          <w:tcPr>
            <w:tcW w:w="1080" w:type="dxa"/>
          </w:tcPr>
          <w:p w14:paraId="420A9321" w14:textId="48B5411A" w:rsidR="00E07DDF" w:rsidRDefault="00E07DD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E07DDF" w:rsidRPr="00661504" w:rsidRDefault="00E07DDF" w:rsidP="00B10F1C">
            <w:pPr>
              <w:rPr>
                <w:lang w:val="en-CA"/>
              </w:rPr>
            </w:pPr>
            <w:r>
              <w:rPr>
                <w:lang w:val="en-CA"/>
              </w:rPr>
              <w:t xml:space="preserve">Keynote at the </w:t>
            </w:r>
            <w:r w:rsidR="00F93B47">
              <w:rPr>
                <w:lang w:val="en-CA"/>
              </w:rPr>
              <w:t>3</w:t>
            </w:r>
            <w:r w:rsidR="00F93B47" w:rsidRPr="00F93B47">
              <w:rPr>
                <w:vertAlign w:val="superscript"/>
                <w:lang w:val="en-CA"/>
              </w:rPr>
              <w:t>rd</w:t>
            </w:r>
            <w:r w:rsidR="00F93B47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European X-phi (Experimental Philosophy) Conference, University of </w:t>
            </w:r>
            <w:r w:rsidR="00F93B47"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B450F" w:rsidRPr="00661504" w14:paraId="17AF1F94" w14:textId="77777777" w:rsidTr="007F04E1">
        <w:tc>
          <w:tcPr>
            <w:tcW w:w="1080" w:type="dxa"/>
          </w:tcPr>
          <w:p w14:paraId="6FACAC4E" w14:textId="4A1E8DD3" w:rsidR="003B450F" w:rsidRPr="00661504" w:rsidRDefault="003B450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B450F" w:rsidRPr="00661504" w:rsidRDefault="003B450F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bookmarkEnd w:id="46"/>
      <w:tr w:rsidR="00D0796C" w:rsidRPr="00661504" w14:paraId="7647689F" w14:textId="77777777" w:rsidTr="007F04E1">
        <w:tc>
          <w:tcPr>
            <w:tcW w:w="1080" w:type="dxa"/>
          </w:tcPr>
          <w:p w14:paraId="0C510E8E" w14:textId="4BC2F2C1" w:rsidR="00D0796C" w:rsidRPr="00661504" w:rsidRDefault="00D0796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22</w:t>
            </w:r>
          </w:p>
        </w:tc>
        <w:tc>
          <w:tcPr>
            <w:tcW w:w="8203" w:type="dxa"/>
          </w:tcPr>
          <w:p w14:paraId="1CA80EAB" w14:textId="21CAC74C" w:rsidR="00D0796C" w:rsidRPr="00661504" w:rsidRDefault="00D0796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 w:rsidR="0048618B">
              <w:rPr>
                <w:lang w:val="en-CA"/>
              </w:rPr>
              <w:t>, USA</w:t>
            </w:r>
          </w:p>
        </w:tc>
      </w:tr>
      <w:tr w:rsidR="00B10F1C" w:rsidRPr="00661504" w14:paraId="64C020A3" w14:textId="77777777" w:rsidTr="007F04E1">
        <w:tc>
          <w:tcPr>
            <w:tcW w:w="1080" w:type="dxa"/>
          </w:tcPr>
          <w:p w14:paraId="4132C5AE" w14:textId="05F27129" w:rsidR="00B10F1C" w:rsidRPr="00661504" w:rsidRDefault="00B10F1C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B10F1C" w:rsidRPr="00661504" w:rsidRDefault="00B10F1C" w:rsidP="00B10F1C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EC645E" w:rsidRPr="00661504" w14:paraId="009DE9B1" w14:textId="77777777" w:rsidTr="007F04E1">
        <w:tc>
          <w:tcPr>
            <w:tcW w:w="1080" w:type="dxa"/>
          </w:tcPr>
          <w:p w14:paraId="2823E924" w14:textId="1CBC79AA" w:rsidR="00EC645E" w:rsidRPr="00661504" w:rsidRDefault="00EC645E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EC645E" w:rsidRPr="00661504" w:rsidRDefault="00F9103B" w:rsidP="00EC645E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</w:t>
            </w:r>
            <w:r w:rsidR="00EC645E" w:rsidRPr="00661504">
              <w:rPr>
                <w:lang w:val="en-CA"/>
              </w:rPr>
              <w:t xml:space="preserve"> at the “The Fragility of Truth: Social Epistemology in a Time of Polarization and Pandemic” conference, Advanced Study Institute in Cultural Psychiatry, McGill University, Canada</w:t>
            </w:r>
          </w:p>
        </w:tc>
      </w:tr>
      <w:tr w:rsidR="00227021" w:rsidRPr="00661504" w14:paraId="011A642B" w14:textId="77777777" w:rsidTr="007F04E1">
        <w:tc>
          <w:tcPr>
            <w:tcW w:w="1080" w:type="dxa"/>
          </w:tcPr>
          <w:p w14:paraId="6B472550" w14:textId="719728A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227021" w:rsidRPr="00661504" w:rsidRDefault="00B44047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</w:t>
            </w:r>
            <w:r w:rsidR="009A01E1" w:rsidRPr="00661504">
              <w:rPr>
                <w:lang w:val="en-CA"/>
              </w:rPr>
              <w:t>sity, 10th anniversary of the School of Psychology conference</w:t>
            </w:r>
          </w:p>
        </w:tc>
      </w:tr>
      <w:tr w:rsidR="00227021" w:rsidRPr="00661504" w14:paraId="528973BF" w14:textId="77777777" w:rsidTr="007F04E1">
        <w:tc>
          <w:tcPr>
            <w:tcW w:w="1080" w:type="dxa"/>
          </w:tcPr>
          <w:p w14:paraId="673434A0" w14:textId="751D952F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227021" w:rsidRPr="00661504" w:rsidRDefault="00227021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6B48F4" w:rsidRPr="00661504" w14:paraId="66707F6C" w14:textId="77777777" w:rsidTr="007F04E1">
        <w:tc>
          <w:tcPr>
            <w:tcW w:w="1080" w:type="dxa"/>
          </w:tcPr>
          <w:p w14:paraId="75B0199B" w14:textId="40DF7FCD" w:rsidR="006B48F4" w:rsidRPr="00661504" w:rsidRDefault="006B48F4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6B48F4" w:rsidRPr="00661504" w:rsidRDefault="00815D1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tr w:rsidR="001D4726" w:rsidRPr="00661504" w14:paraId="1AA0CBC5" w14:textId="77777777" w:rsidTr="007F04E1">
        <w:tc>
          <w:tcPr>
            <w:tcW w:w="1080" w:type="dxa"/>
          </w:tcPr>
          <w:p w14:paraId="435207A1" w14:textId="6E4F961B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</w:t>
            </w:r>
            <w:r w:rsidR="006B48F4" w:rsidRPr="00661504">
              <w:rPr>
                <w:bCs/>
                <w:lang w:val="en-CA"/>
              </w:rPr>
              <w:t>2</w:t>
            </w:r>
            <w:r w:rsidRPr="00661504">
              <w:rPr>
                <w:bCs/>
                <w:lang w:val="en-CA"/>
              </w:rPr>
              <w:t>1</w:t>
            </w:r>
          </w:p>
        </w:tc>
        <w:tc>
          <w:tcPr>
            <w:tcW w:w="8203" w:type="dxa"/>
          </w:tcPr>
          <w:p w14:paraId="3CFB9570" w14:textId="3163AB7E" w:rsidR="001D4726" w:rsidRPr="00661504" w:rsidRDefault="001D4726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756A65" w:rsidRPr="00661504" w14:paraId="59B69C34" w14:textId="77777777" w:rsidTr="007F04E1">
        <w:tc>
          <w:tcPr>
            <w:tcW w:w="1080" w:type="dxa"/>
          </w:tcPr>
          <w:p w14:paraId="48740485" w14:textId="03785996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756A65" w:rsidRPr="00661504" w:rsidRDefault="00756A65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Oklahoma, </w:t>
            </w:r>
            <w:r w:rsidR="00FB667F" w:rsidRPr="00661504">
              <w:rPr>
                <w:bCs/>
                <w:lang w:val="en-CA"/>
              </w:rPr>
              <w:t xml:space="preserve">The </w:t>
            </w:r>
            <w:r w:rsidRPr="00661504">
              <w:rPr>
                <w:bCs/>
                <w:lang w:val="en-CA"/>
              </w:rPr>
              <w:t>Institute for the Study of Human Flourishing, Practical Wisdom Conference</w:t>
            </w:r>
          </w:p>
        </w:tc>
      </w:tr>
      <w:tr w:rsidR="004C42EF" w:rsidRPr="00661504" w14:paraId="300B8994" w14:textId="77777777" w:rsidTr="007F04E1">
        <w:tc>
          <w:tcPr>
            <w:tcW w:w="1080" w:type="dxa"/>
          </w:tcPr>
          <w:p w14:paraId="4C74618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The Science of Wisdom in the Face of World's Social Challenges</w:t>
            </w:r>
            <w:r w:rsidR="00756A65" w:rsidRPr="00661504">
              <w:rPr>
                <w:bCs/>
                <w:lang w:val="en-CA"/>
              </w:rPr>
              <w:t xml:space="preserve"> – invited symposium at</w:t>
            </w:r>
            <w:r w:rsidRPr="00661504">
              <w:rPr>
                <w:bCs/>
                <w:lang w:val="en-CA"/>
              </w:rPr>
              <w:t xml:space="preserve">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4C42EF" w:rsidRPr="00661504" w14:paraId="6FC3CCAC" w14:textId="77777777" w:rsidTr="007F04E1">
        <w:tc>
          <w:tcPr>
            <w:tcW w:w="1080" w:type="dxa"/>
          </w:tcPr>
          <w:p w14:paraId="45A9BE2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 w:rsidR="003B450F"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4C42EF" w:rsidRPr="00661504" w14:paraId="6514A36D" w14:textId="77777777" w:rsidTr="007F04E1">
        <w:tc>
          <w:tcPr>
            <w:tcW w:w="1080" w:type="dxa"/>
          </w:tcPr>
          <w:p w14:paraId="458FDB7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4C42EF" w:rsidRPr="00661504" w14:paraId="11F1D24C" w14:textId="77777777" w:rsidTr="007F04E1">
        <w:tc>
          <w:tcPr>
            <w:tcW w:w="1080" w:type="dxa"/>
          </w:tcPr>
          <w:p w14:paraId="63CE7F7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4C42EF" w:rsidRPr="00661504" w14:paraId="5C365571" w14:textId="77777777" w:rsidTr="007F04E1">
        <w:tc>
          <w:tcPr>
            <w:tcW w:w="1080" w:type="dxa"/>
          </w:tcPr>
          <w:p w14:paraId="051D5F8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4C42EF" w:rsidRPr="00661504" w14:paraId="4F6B8156" w14:textId="77777777" w:rsidTr="007F04E1">
        <w:tc>
          <w:tcPr>
            <w:tcW w:w="1080" w:type="dxa"/>
          </w:tcPr>
          <w:p w14:paraId="2B78BCC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4C42EF" w:rsidRPr="00661504" w14:paraId="5A768981" w14:textId="77777777" w:rsidTr="007F04E1">
        <w:tc>
          <w:tcPr>
            <w:tcW w:w="1080" w:type="dxa"/>
          </w:tcPr>
          <w:p w14:paraId="6A4DA02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</w:t>
            </w:r>
            <w:r w:rsidR="00227021" w:rsidRPr="00661504">
              <w:rPr>
                <w:lang w:val="en-CA"/>
              </w:rPr>
              <w:t>Workshop</w:t>
            </w:r>
            <w:r w:rsidRPr="00661504">
              <w:rPr>
                <w:lang w:val="en-CA"/>
              </w:rPr>
              <w:t xml:space="preserve"> </w:t>
            </w:r>
          </w:p>
        </w:tc>
      </w:tr>
      <w:tr w:rsidR="004C42EF" w:rsidRPr="00661504" w14:paraId="3BFC31DE" w14:textId="77777777" w:rsidTr="007F04E1">
        <w:tc>
          <w:tcPr>
            <w:tcW w:w="1080" w:type="dxa"/>
          </w:tcPr>
          <w:p w14:paraId="1086067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4C42EF" w:rsidRPr="00661504" w14:paraId="1643E579" w14:textId="77777777" w:rsidTr="007F04E1">
        <w:tc>
          <w:tcPr>
            <w:tcW w:w="1080" w:type="dxa"/>
          </w:tcPr>
          <w:p w14:paraId="5511F0C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4C42EF" w:rsidRPr="00661504" w14:paraId="1E56098B" w14:textId="77777777" w:rsidTr="007F04E1">
        <w:tc>
          <w:tcPr>
            <w:tcW w:w="1080" w:type="dxa"/>
          </w:tcPr>
          <w:p w14:paraId="45C704B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COVID exposure notification apps: Behavioural and social insights” at the Data and Privacy During a Global Pandemic Conference, University of Waterloo Cybersecurity &amp; Privacy Institute</w:t>
            </w:r>
          </w:p>
        </w:tc>
      </w:tr>
      <w:tr w:rsidR="004C42EF" w:rsidRPr="00661504" w14:paraId="09253EB4" w14:textId="77777777" w:rsidTr="007F04E1">
        <w:tc>
          <w:tcPr>
            <w:tcW w:w="1080" w:type="dxa"/>
          </w:tcPr>
          <w:p w14:paraId="65B8DF4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8203" w:type="dxa"/>
          </w:tcPr>
          <w:p w14:paraId="00599E9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7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47"/>
          </w:p>
        </w:tc>
      </w:tr>
      <w:tr w:rsidR="004C42EF" w:rsidRPr="00661504" w14:paraId="4DD5E3ED" w14:textId="77777777" w:rsidTr="007F04E1">
        <w:tc>
          <w:tcPr>
            <w:tcW w:w="1080" w:type="dxa"/>
          </w:tcPr>
          <w:p w14:paraId="74E335F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4C42EF" w:rsidRPr="00661504" w14:paraId="202EE9BF" w14:textId="77777777" w:rsidTr="007F04E1">
        <w:tc>
          <w:tcPr>
            <w:tcW w:w="1080" w:type="dxa"/>
          </w:tcPr>
          <w:p w14:paraId="2195EBF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4C42EF" w:rsidRPr="00661504" w14:paraId="7B349377" w14:textId="77777777" w:rsidTr="007F04E1">
        <w:tc>
          <w:tcPr>
            <w:tcW w:w="1080" w:type="dxa"/>
          </w:tcPr>
          <w:p w14:paraId="42CA128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4C42EF" w:rsidRPr="00661504" w14:paraId="47C7C34C" w14:textId="77777777" w:rsidTr="007F04E1">
        <w:tc>
          <w:tcPr>
            <w:tcW w:w="1080" w:type="dxa"/>
          </w:tcPr>
          <w:p w14:paraId="2B0A431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4C42EF" w:rsidRPr="00661504" w14:paraId="2836AE71" w14:textId="77777777" w:rsidTr="007F04E1">
        <w:tc>
          <w:tcPr>
            <w:tcW w:w="1080" w:type="dxa"/>
          </w:tcPr>
          <w:p w14:paraId="559C03D0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18</w:t>
            </w:r>
          </w:p>
        </w:tc>
        <w:tc>
          <w:tcPr>
            <w:tcW w:w="8203" w:type="dxa"/>
          </w:tcPr>
          <w:p w14:paraId="5D4B2E2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4C42EF" w:rsidRPr="00661504" w14:paraId="0E5B523E" w14:textId="77777777" w:rsidTr="007F04E1">
        <w:tc>
          <w:tcPr>
            <w:tcW w:w="1080" w:type="dxa"/>
          </w:tcPr>
          <w:p w14:paraId="54CEEC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4C42EF" w:rsidRPr="00661504" w14:paraId="5EE061A1" w14:textId="77777777" w:rsidTr="007F04E1">
        <w:tc>
          <w:tcPr>
            <w:tcW w:w="1080" w:type="dxa"/>
          </w:tcPr>
          <w:p w14:paraId="606ED52F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48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48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4C42EF" w:rsidRPr="00661504" w14:paraId="35191C8A" w14:textId="77777777" w:rsidTr="007F04E1">
        <w:tc>
          <w:tcPr>
            <w:tcW w:w="1080" w:type="dxa"/>
          </w:tcPr>
          <w:p w14:paraId="610E47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4C42EF" w:rsidRPr="00661504" w14:paraId="30E15CA0" w14:textId="77777777" w:rsidTr="007F04E1">
        <w:tc>
          <w:tcPr>
            <w:tcW w:w="1080" w:type="dxa"/>
          </w:tcPr>
          <w:p w14:paraId="1F68AB9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4C42EF" w:rsidRPr="00661504" w14:paraId="34F62901" w14:textId="77777777" w:rsidTr="007F04E1">
        <w:tc>
          <w:tcPr>
            <w:tcW w:w="1080" w:type="dxa"/>
          </w:tcPr>
          <w:p w14:paraId="50AB30C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4C42EF" w:rsidRPr="00661504" w14:paraId="16AA82AB" w14:textId="77777777" w:rsidTr="007F04E1">
        <w:tc>
          <w:tcPr>
            <w:tcW w:w="1080" w:type="dxa"/>
          </w:tcPr>
          <w:p w14:paraId="628FDA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4C42EF" w:rsidRPr="00661504" w14:paraId="084913C7" w14:textId="77777777" w:rsidTr="007F04E1">
        <w:tc>
          <w:tcPr>
            <w:tcW w:w="1080" w:type="dxa"/>
          </w:tcPr>
          <w:p w14:paraId="26639804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4C42EF" w:rsidRPr="00661504" w14:paraId="0D9FEBB3" w14:textId="77777777" w:rsidTr="007F04E1">
        <w:tc>
          <w:tcPr>
            <w:tcW w:w="1080" w:type="dxa"/>
          </w:tcPr>
          <w:p w14:paraId="768867F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NYC Wisdom Seminar, Fordham University, NY, USA</w:t>
            </w:r>
          </w:p>
        </w:tc>
      </w:tr>
      <w:tr w:rsidR="004C42EF" w:rsidRPr="00661504" w14:paraId="297739C7" w14:textId="77777777" w:rsidTr="007F04E1">
        <w:tc>
          <w:tcPr>
            <w:tcW w:w="1080" w:type="dxa"/>
          </w:tcPr>
          <w:p w14:paraId="4B21F63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2F4D6F" w:rsidRPr="00661504" w14:paraId="72DC5461" w14:textId="77777777" w:rsidTr="007F04E1">
        <w:tc>
          <w:tcPr>
            <w:tcW w:w="1080" w:type="dxa"/>
          </w:tcPr>
          <w:p w14:paraId="068579D1" w14:textId="67CCFAF6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2F4D6F" w:rsidRPr="00661504" w:rsidRDefault="002F4D6F" w:rsidP="002F4D6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4C42EF" w:rsidRPr="00661504" w14:paraId="200A7192" w14:textId="77777777" w:rsidTr="007F04E1">
        <w:tc>
          <w:tcPr>
            <w:tcW w:w="1080" w:type="dxa"/>
          </w:tcPr>
          <w:p w14:paraId="5DF05C56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4C42EF" w:rsidRPr="00661504" w14:paraId="69C61F77" w14:textId="77777777" w:rsidTr="007F04E1">
        <w:tc>
          <w:tcPr>
            <w:tcW w:w="1080" w:type="dxa"/>
          </w:tcPr>
          <w:p w14:paraId="4BB3A449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4C42EF" w:rsidRPr="00661504" w14:paraId="1FC517C0" w14:textId="77777777" w:rsidTr="007F04E1">
        <w:tc>
          <w:tcPr>
            <w:tcW w:w="1080" w:type="dxa"/>
          </w:tcPr>
          <w:p w14:paraId="70B21AAE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4C42EF" w:rsidRPr="00661504" w14:paraId="30E258DA" w14:textId="77777777" w:rsidTr="007F04E1">
        <w:tc>
          <w:tcPr>
            <w:tcW w:w="1080" w:type="dxa"/>
          </w:tcPr>
          <w:p w14:paraId="672CD3E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695EA084" w14:textId="77777777" w:rsidR="00214D7D" w:rsidRDefault="00214D7D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0EBFA66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8084C" w:rsidRPr="00661504" w14:paraId="4BC97DBD" w14:textId="77777777" w:rsidTr="00260E42">
        <w:tc>
          <w:tcPr>
            <w:tcW w:w="1818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203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tr w:rsidR="00C705FC" w:rsidRPr="00661504" w14:paraId="5BAD28EF" w14:textId="77777777" w:rsidTr="00260E42">
        <w:tc>
          <w:tcPr>
            <w:tcW w:w="1818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260E42">
        <w:tc>
          <w:tcPr>
            <w:tcW w:w="1818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5C86DECF" w14:textId="77777777" w:rsidR="004C42EF" w:rsidRPr="00661504" w:rsidRDefault="00000000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0" w:history="1">
              <w:r w:rsidR="004C42EF"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661504" w14:paraId="0E7A9F85" w14:textId="77777777" w:rsidTr="00260E42">
        <w:tc>
          <w:tcPr>
            <w:tcW w:w="1818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203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661504" w14:paraId="4FBFEACE" w14:textId="77777777" w:rsidTr="004C42EF">
        <w:tc>
          <w:tcPr>
            <w:tcW w:w="1818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203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4C42EF">
        <w:tc>
          <w:tcPr>
            <w:tcW w:w="1818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203" w:type="dxa"/>
          </w:tcPr>
          <w:p w14:paraId="57EB4B02" w14:textId="77777777" w:rsidR="004C42EF" w:rsidRPr="00661504" w:rsidRDefault="00000000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61" w:history="1">
              <w:r w:rsidR="004C42EF"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661504" w14:paraId="192CD806" w14:textId="77777777" w:rsidTr="004C42EF">
        <w:tc>
          <w:tcPr>
            <w:tcW w:w="1818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203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661504" w14:paraId="1A55E16B" w14:textId="77777777" w:rsidTr="004C42EF">
        <w:trPr>
          <w:trHeight w:val="801"/>
        </w:trPr>
        <w:tc>
          <w:tcPr>
            <w:tcW w:w="1818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203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77E75BDE" w14:textId="77777777" w:rsidR="006A779E" w:rsidRDefault="006A779E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49" w:name="_Hlk160968114"/>
    </w:p>
    <w:p w14:paraId="2F0F595B" w14:textId="77777777" w:rsidR="006A779E" w:rsidRDefault="006A779E">
      <w:pPr>
        <w:rPr>
          <w:b/>
          <w:lang w:val="en-CA"/>
        </w:rPr>
      </w:pPr>
      <w:r>
        <w:rPr>
          <w:b/>
          <w:lang w:val="en-CA"/>
        </w:rPr>
        <w:br w:type="page"/>
      </w:r>
    </w:p>
    <w:p w14:paraId="26F1BE99" w14:textId="01BC477E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8</w:t>
      </w:r>
      <w:r w:rsidR="002F6CEE">
        <w:rPr>
          <w:b/>
          <w:lang w:val="en-CA"/>
        </w:rPr>
        <w:t>8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4E019D76" w14:textId="77777777" w:rsidR="00932467" w:rsidRPr="00661504" w:rsidRDefault="00932467" w:rsidP="007502E3">
      <w:pPr>
        <w:ind w:left="720" w:hanging="706"/>
        <w:rPr>
          <w:b/>
          <w:lang w:val="en-CA"/>
        </w:rPr>
      </w:pPr>
    </w:p>
    <w:p w14:paraId="2A1E4266" w14:textId="46BF89D9" w:rsidR="00A57A57" w:rsidRDefault="00A57A57" w:rsidP="00A57A57">
      <w:pPr>
        <w:spacing w:after="240"/>
        <w:ind w:left="720" w:hanging="706"/>
        <w:rPr>
          <w:lang w:val="en-CA"/>
        </w:rPr>
      </w:pPr>
      <w:bookmarkStart w:id="50" w:name="_Hlk107651671"/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49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51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52" w:name="_Hlk118152001"/>
      <w:bookmarkEnd w:id="50"/>
      <w:bookmarkEnd w:id="51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52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</w:t>
      </w:r>
      <w:r w:rsidRPr="00661504">
        <w:rPr>
          <w:bCs/>
          <w:lang w:val="en-CA"/>
        </w:rPr>
        <w:lastRenderedPageBreak/>
        <w:t xml:space="preserve">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8E53E4">
        <w:rPr>
          <w:bCs/>
          <w:u w:val="single"/>
          <w:lang w:val="en-CA"/>
        </w:rPr>
        <w:t>Dorfman, A</w:t>
      </w:r>
      <w:r w:rsidRPr="008E53E4">
        <w:rPr>
          <w:bCs/>
          <w:lang w:val="en-CA"/>
        </w:rPr>
        <w:t xml:space="preserve">., &amp; </w:t>
      </w:r>
      <w:r w:rsidRPr="008E53E4">
        <w:rPr>
          <w:b/>
          <w:lang w:val="en-CA"/>
        </w:rPr>
        <w:t>Grossmann, I.</w:t>
      </w:r>
      <w:r w:rsidRPr="008E53E4">
        <w:rPr>
          <w:bCs/>
          <w:lang w:val="en-CA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lastRenderedPageBreak/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53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53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45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54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54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Na, J., Varnum, M. E. W., Kitayama, S. &amp; Nisbett, R. E.</w:t>
      </w:r>
      <w:r w:rsidR="000632FC" w:rsidRPr="00661504">
        <w:rPr>
          <w:lang w:val="en-CA"/>
        </w:rPr>
        <w:t xml:space="preserve"> (2018, </w:t>
      </w:r>
      <w:r w:rsidRPr="00661504">
        <w:rPr>
          <w:lang w:val="en-CA"/>
        </w:rPr>
        <w:t>July</w:t>
      </w:r>
      <w:r w:rsidR="000632FC" w:rsidRPr="00661504">
        <w:rPr>
          <w:lang w:val="en-CA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lastRenderedPageBreak/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5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55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56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</w:t>
      </w:r>
      <w:r w:rsidRPr="00661504">
        <w:rPr>
          <w:lang w:val="en-CA"/>
        </w:rPr>
        <w:lastRenderedPageBreak/>
        <w:t xml:space="preserve">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56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7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57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De Brigard, F., Luco, A., Newman, G. E., Knobe, J. (2015, </w:t>
      </w:r>
      <w:r w:rsidR="00A70F3B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8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59" w:name="_Hlk63976601"/>
      <w:bookmarkEnd w:id="58"/>
      <w:r w:rsidRPr="00661504">
        <w:rPr>
          <w:u w:val="single"/>
          <w:lang w:val="en-CA"/>
        </w:rPr>
        <w:t>De Freitas, J.</w:t>
      </w:r>
      <w:r w:rsidRPr="00661504">
        <w:rPr>
          <w:lang w:val="en-CA"/>
        </w:rPr>
        <w:t xml:space="preserve">, Sarkissian, H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De Brigard, F., Luco, A., Newman, G. E., Knobe, J. (2015</w:t>
      </w:r>
      <w:r w:rsidR="00AF1E20" w:rsidRPr="00661504">
        <w:rPr>
          <w:lang w:val="en-CA"/>
        </w:rPr>
        <w:t>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59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</w:t>
      </w:r>
      <w:r w:rsidRPr="00661504">
        <w:rPr>
          <w:rFonts w:ascii="Times New Roman" w:hAnsi="Times New Roman" w:cs="Times New Roman"/>
          <w:sz w:val="24"/>
          <w:szCs w:val="24"/>
        </w:rPr>
        <w:lastRenderedPageBreak/>
        <w:t>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</w:t>
      </w:r>
      <w:r w:rsidR="001D3112" w:rsidRPr="008E53E4">
        <w:rPr>
          <w:lang w:val="en-CA"/>
        </w:rPr>
        <w:t xml:space="preserve">&amp; Varnum, M.E.W. </w:t>
      </w:r>
      <w:r w:rsidRPr="008E53E4">
        <w:rPr>
          <w:lang w:val="en-CA"/>
        </w:rPr>
        <w:t>(</w:t>
      </w:r>
      <w:r w:rsidR="007013FE" w:rsidRPr="008E53E4">
        <w:rPr>
          <w:lang w:val="en-CA"/>
        </w:rPr>
        <w:t>2013, June</w:t>
      </w:r>
      <w:r w:rsidRPr="008E53E4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60" w:name="_Hlk160968212"/>
      <w:r w:rsidRPr="007F04E1">
        <w:rPr>
          <w:b/>
          <w:lang w:val="en-CA"/>
        </w:rPr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4B7973A8" w14:textId="00C94DD8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60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Rotella, A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0, December).</w:t>
      </w:r>
      <w:r w:rsidRPr="00661504">
        <w:rPr>
          <w:b/>
          <w:lang w:val="en-CA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lastRenderedPageBreak/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lastRenderedPageBreak/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0892AD9E" w14:textId="77777777" w:rsidR="00B068DC" w:rsidRPr="00B068DC" w:rsidRDefault="00B068DC" w:rsidP="00B068DC">
      <w:pPr>
        <w:pStyle w:val="NoSpacing"/>
      </w:pP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Cs/>
          <w:lang w:val="de-DE"/>
        </w:rPr>
        <w:t xml:space="preserve">Varnum, M. E. W., </w:t>
      </w: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>, Nisbett, R.E., Kitayama, S., Katunar, D.</w:t>
      </w:r>
      <w:r w:rsidR="0046252D" w:rsidRPr="003A284C">
        <w:rPr>
          <w:bCs/>
          <w:lang w:val="de-DE"/>
        </w:rPr>
        <w:t xml:space="preserve"> </w:t>
      </w:r>
      <w:r w:rsidRPr="003A284C">
        <w:rPr>
          <w:bCs/>
          <w:lang w:val="de-DE"/>
        </w:rPr>
        <w:t>(2007</w:t>
      </w:r>
      <w:r w:rsidR="0046252D" w:rsidRPr="003A284C">
        <w:rPr>
          <w:bCs/>
          <w:lang w:val="de-DE"/>
        </w:rPr>
        <w:t>, April</w:t>
      </w:r>
      <w:r w:rsidRPr="003A284C">
        <w:rPr>
          <w:bCs/>
          <w:lang w:val="de-D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35A83E7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7F4F7B01" w14:textId="77777777" w:rsidR="0060022A" w:rsidRPr="00661504" w:rsidRDefault="0060022A" w:rsidP="008E6B1E">
      <w:pPr>
        <w:pBdr>
          <w:bottom w:val="single" w:sz="12" w:space="1" w:color="auto"/>
        </w:pBdr>
        <w:rPr>
          <w:bCs/>
          <w:lang w:val="en-CA"/>
        </w:rPr>
      </w:pPr>
    </w:p>
    <w:p w14:paraId="10D1F3CF" w14:textId="272ED185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E136C1" w:rsidRPr="00661504" w14:paraId="4C4AEA67" w14:textId="77777777" w:rsidTr="006B6BC9">
        <w:tc>
          <w:tcPr>
            <w:tcW w:w="1960" w:type="dxa"/>
          </w:tcPr>
          <w:p w14:paraId="44D1B0BE" w14:textId="77777777" w:rsidR="00792734" w:rsidRDefault="00792734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5585BC3B" w14:textId="7C8D5454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</w:t>
            </w:r>
            <w:r w:rsidR="00B068DC">
              <w:rPr>
                <w:color w:val="000000"/>
                <w:lang w:val="en-CA"/>
              </w:rPr>
              <w:t xml:space="preserve">3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8/</w:t>
            </w:r>
            <w:r w:rsidR="00B068DC">
              <w:rPr>
                <w:color w:val="000000"/>
                <w:lang w:val="en-CA"/>
              </w:rPr>
              <w:t xml:space="preserve"> </w:t>
            </w:r>
          </w:p>
          <w:p w14:paraId="08A711D0" w14:textId="0DDB14C9" w:rsidR="00E136C1" w:rsidRPr="00661504" w:rsidRDefault="00E136C1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12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6 </w:t>
            </w:r>
          </w:p>
        </w:tc>
        <w:tc>
          <w:tcPr>
            <w:tcW w:w="8120" w:type="dxa"/>
          </w:tcPr>
          <w:p w14:paraId="4260306C" w14:textId="77777777" w:rsidR="00792734" w:rsidRPr="00792734" w:rsidRDefault="00792734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  <w:p w14:paraId="503EF5C6" w14:textId="3B763F1E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Research Methods in Social Psychology (Psych 395)</w:t>
            </w:r>
          </w:p>
          <w:p w14:paraId="0C62FB2F" w14:textId="20F11964" w:rsidR="00E136C1" w:rsidRPr="00661504" w:rsidRDefault="00E136C1" w:rsidP="00E136C1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Honors’ course on research methods in social psychology.</w:t>
            </w:r>
            <w:r w:rsidR="00B068DC">
              <w:rPr>
                <w:i/>
                <w:color w:val="000000"/>
                <w:lang w:val="en-CA"/>
              </w:rPr>
              <w:t xml:space="preserve"> </w:t>
            </w:r>
          </w:p>
        </w:tc>
      </w:tr>
      <w:tr w:rsidR="00B068DC" w:rsidRPr="00661504" w14:paraId="6548D263" w14:textId="77777777" w:rsidTr="006B6BC9">
        <w:tc>
          <w:tcPr>
            <w:tcW w:w="1960" w:type="dxa"/>
          </w:tcPr>
          <w:p w14:paraId="3CF2170E" w14:textId="36BF1D78" w:rsidR="00B068DC" w:rsidRPr="00661504" w:rsidRDefault="00B068DC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3</w:t>
            </w:r>
          </w:p>
        </w:tc>
        <w:tc>
          <w:tcPr>
            <w:tcW w:w="8120" w:type="dxa"/>
          </w:tcPr>
          <w:p w14:paraId="0414B31B" w14:textId="77777777" w:rsidR="00B068DC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1600E8" w:rsidRPr="001600E8" w:rsidRDefault="001600E8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E137B9" w:rsidRPr="00661504" w14:paraId="7761E0A2" w14:textId="77777777" w:rsidTr="006B6BC9">
        <w:tc>
          <w:tcPr>
            <w:tcW w:w="1960" w:type="dxa"/>
          </w:tcPr>
          <w:p w14:paraId="2499089A" w14:textId="5B6CF7E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2019/ 2017/2014</w:t>
            </w:r>
            <w:r w:rsidR="001600E8">
              <w:rPr>
                <w:color w:val="000000"/>
                <w:lang w:val="en-CA"/>
              </w:rPr>
              <w:t xml:space="preserve"> -</w:t>
            </w:r>
            <w:r w:rsidR="001600E8"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color w:val="000000"/>
                <w:lang w:val="en-CA"/>
              </w:rPr>
              <w:t>2013</w:t>
            </w:r>
          </w:p>
        </w:tc>
        <w:tc>
          <w:tcPr>
            <w:tcW w:w="8120" w:type="dxa"/>
          </w:tcPr>
          <w:p w14:paraId="0A766AFE" w14:textId="0CBBA906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1DEBBA96" w14:textId="7BF33975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E137B9" w:rsidRPr="00661504" w14:paraId="4D51B433" w14:textId="77777777" w:rsidTr="006B6BC9">
        <w:tc>
          <w:tcPr>
            <w:tcW w:w="1960" w:type="dxa"/>
          </w:tcPr>
          <w:p w14:paraId="0E9D3528" w14:textId="06115169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E137B9" w:rsidRPr="00661504" w14:paraId="1F614837" w14:textId="77777777" w:rsidTr="006B6BC9">
        <w:tc>
          <w:tcPr>
            <w:tcW w:w="1960" w:type="dxa"/>
          </w:tcPr>
          <w:p w14:paraId="787B8813" w14:textId="2A3E5B94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E137B9" w:rsidRPr="00661504" w14:paraId="2B8D910C" w14:textId="77777777" w:rsidTr="006B6BC9">
        <w:tc>
          <w:tcPr>
            <w:tcW w:w="1960" w:type="dxa"/>
          </w:tcPr>
          <w:p w14:paraId="686E7134" w14:textId="354C103D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E137B9" w:rsidRPr="00661504" w14:paraId="74B2B8AD" w14:textId="77777777" w:rsidTr="006B6BC9">
        <w:tc>
          <w:tcPr>
            <w:tcW w:w="1960" w:type="dxa"/>
          </w:tcPr>
          <w:p w14:paraId="2B0EF75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E137B9" w:rsidRPr="00661504" w14:paraId="719F612D" w14:textId="77777777" w:rsidTr="006B6BC9">
        <w:tc>
          <w:tcPr>
            <w:tcW w:w="1960" w:type="dxa"/>
          </w:tcPr>
          <w:p w14:paraId="3982BE1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E137B9" w:rsidRPr="00661504" w14:paraId="62B7BB9F" w14:textId="77777777" w:rsidTr="006B6BC9">
        <w:tc>
          <w:tcPr>
            <w:tcW w:w="1960" w:type="dxa"/>
          </w:tcPr>
          <w:p w14:paraId="7936F42F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E137B9" w:rsidRPr="00661504" w14:paraId="7E88EC71" w14:textId="77777777" w:rsidTr="006B6BC9">
        <w:tc>
          <w:tcPr>
            <w:tcW w:w="1960" w:type="dxa"/>
          </w:tcPr>
          <w:p w14:paraId="19C8F05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E137B9" w:rsidRPr="00661504" w14:paraId="10FFAFAB" w14:textId="77777777" w:rsidTr="006B6BC9">
        <w:tc>
          <w:tcPr>
            <w:tcW w:w="1960" w:type="dxa"/>
          </w:tcPr>
          <w:p w14:paraId="027A8D1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E137B9" w:rsidRPr="00661504" w14:paraId="02D78EE0" w14:textId="77777777" w:rsidTr="006B6BC9">
        <w:tc>
          <w:tcPr>
            <w:tcW w:w="1960" w:type="dxa"/>
          </w:tcPr>
          <w:p w14:paraId="1D261E6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E137B9" w:rsidRPr="00661504" w14:paraId="0594FC5E" w14:textId="77777777" w:rsidTr="006B6BC9">
        <w:tc>
          <w:tcPr>
            <w:tcW w:w="1960" w:type="dxa"/>
          </w:tcPr>
          <w:p w14:paraId="0EB67828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6A797D8B" w14:textId="77777777" w:rsidTr="006B6BC9">
        <w:tc>
          <w:tcPr>
            <w:tcW w:w="1960" w:type="dxa"/>
          </w:tcPr>
          <w:p w14:paraId="269B1A85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E137B9" w:rsidRPr="00661504" w14:paraId="053517B4" w14:textId="77777777" w:rsidTr="006B6BC9">
        <w:tc>
          <w:tcPr>
            <w:tcW w:w="1960" w:type="dxa"/>
          </w:tcPr>
          <w:p w14:paraId="61481246" w14:textId="5DB54DEC" w:rsidR="00E137B9" w:rsidRPr="00661504" w:rsidRDefault="00E137B9" w:rsidP="00E137B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 w:rsidR="001600E8"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E137B9" w:rsidRPr="00661504" w:rsidRDefault="00E137B9" w:rsidP="00E137B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661504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661504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661504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661504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61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661504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61"/>
      <w:tr w:rsidR="00626DD1" w:rsidRPr="00661504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661504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661504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661504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661504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661504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661504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661504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661504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661504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661504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661504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04F44048" w14:textId="5C583997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0524B9" w:rsidRPr="00661504" w14:paraId="46C09A27" w14:textId="77777777" w:rsidTr="00296631">
        <w:tc>
          <w:tcPr>
            <w:tcW w:w="1818" w:type="dxa"/>
          </w:tcPr>
          <w:p w14:paraId="06858AA9" w14:textId="2D513577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present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D7AF76D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elrahman Elnakouri</w:t>
            </w:r>
          </w:p>
        </w:tc>
      </w:tr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78754540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13225AF8" w14:textId="77777777" w:rsidTr="00296631">
        <w:tc>
          <w:tcPr>
            <w:tcW w:w="1818" w:type="dxa"/>
          </w:tcPr>
          <w:p w14:paraId="06431828" w14:textId="6F11E3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>
              <w:rPr>
                <w:lang w:val="en-CA"/>
              </w:rPr>
              <w:t>now</w:t>
            </w:r>
          </w:p>
        </w:tc>
        <w:tc>
          <w:tcPr>
            <w:tcW w:w="8203" w:type="dxa"/>
          </w:tcPr>
          <w:p w14:paraId="57026D27" w14:textId="1C5EF85E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661504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661504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661504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3461BA46" w14:textId="77777777" w:rsidR="00B34677" w:rsidRPr="00661504" w:rsidRDefault="00B34677" w:rsidP="00154DDA">
      <w:pPr>
        <w:autoSpaceDE w:val="0"/>
        <w:autoSpaceDN w:val="0"/>
        <w:adjustRightInd w:val="0"/>
        <w:rPr>
          <w:i/>
          <w:lang w:val="en-CA"/>
        </w:rPr>
      </w:pPr>
    </w:p>
    <w:p w14:paraId="5C5961F2" w14:textId="4C7B61BF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Dissertation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661504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661504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661504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5AD610B5" w:rsidR="00DF29BB" w:rsidRPr="007F04E1" w:rsidRDefault="00DF29BB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661504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661504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661504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661504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70BB61D6" w14:textId="5822CD06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FF3C53" w:rsidRPr="00661504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661504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661504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198AFC01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6A576228" w14:textId="2E15E8A6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661504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661504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661504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661504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661504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661504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661504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E5262E4" w14:textId="159D4EFF" w:rsidR="000E70A0" w:rsidRPr="00661504" w:rsidRDefault="000E70A0">
      <w:pPr>
        <w:rPr>
          <w:b/>
          <w:lang w:val="en-CA"/>
        </w:rPr>
      </w:pPr>
    </w:p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661504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661504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tr w:rsidR="002D4066" w:rsidRPr="00661504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661504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661504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661504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661504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661504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661504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661504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661504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661504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661504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661504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661504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661504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661504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661504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8B8411F" w14:textId="7D55B94C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661504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699A27BC" w:rsidR="009563C1" w:rsidRPr="00661504" w:rsidRDefault="00A5015D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C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661504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661504" w14:paraId="070656E4" w14:textId="77777777" w:rsidTr="000C5FFA">
        <w:tc>
          <w:tcPr>
            <w:tcW w:w="1800" w:type="dxa"/>
          </w:tcPr>
          <w:p w14:paraId="38BB3CB9" w14:textId="6C3CBF75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62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62"/>
            <w:r w:rsidR="00C32745">
              <w:rPr>
                <w:color w:val="000000"/>
                <w:lang w:val="en-CA" w:eastAsia="en-CA"/>
              </w:rPr>
              <w:t>, 2023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tr w:rsidR="009563C1" w:rsidRPr="00661504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661504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661504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661504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661504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661504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661504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661504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661504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661504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661504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661504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661504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661504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661504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Professional</w:t>
      </w:r>
    </w:p>
    <w:p w14:paraId="541FE310" w14:textId="77777777" w:rsidR="007F04E1" w:rsidRPr="0085382E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85382E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20347" w:rsidRPr="00661504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7F04E1" w:rsidRPr="00661504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62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661504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63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661504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3" w:name="_Hlk61029988"/>
            <w:bookmarkStart w:id="64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661504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5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65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63"/>
      <w:tr w:rsidR="00621294" w:rsidRPr="00661504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661504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64"/>
      <w:tr w:rsidR="00621294" w:rsidRPr="00661504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661504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7F04E1" w:rsidRDefault="00621294" w:rsidP="00621294">
      <w:pPr>
        <w:autoSpaceDE w:val="0"/>
        <w:autoSpaceDN w:val="0"/>
        <w:adjustRightInd w:val="0"/>
        <w:rPr>
          <w:b/>
          <w:bCs/>
          <w:iCs/>
          <w:lang w:val="en-CA" w:eastAsia="en-CA"/>
        </w:rPr>
      </w:pPr>
      <w:r w:rsidRPr="007F04E1">
        <w:rPr>
          <w:b/>
          <w:bCs/>
          <w:iCs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87CA1" w:rsidRPr="00661504" w14:paraId="36285589" w14:textId="77777777" w:rsidTr="000C5FFA">
        <w:tc>
          <w:tcPr>
            <w:tcW w:w="1800" w:type="dxa"/>
          </w:tcPr>
          <w:p w14:paraId="3D3F067C" w14:textId="724AB330" w:rsidR="00387CA1" w:rsidRPr="00661504" w:rsidRDefault="00387CA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387CA1" w:rsidRPr="00661504" w:rsidRDefault="004C42EF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</w:t>
            </w:r>
            <w:r w:rsidR="00387CA1" w:rsidRPr="00661504">
              <w:rPr>
                <w:lang w:val="en-CA" w:eastAsia="en-CA"/>
              </w:rPr>
              <w:t xml:space="preserve"> Meeting of the Asian Association of Social Psychology</w:t>
            </w:r>
          </w:p>
        </w:tc>
      </w:tr>
      <w:tr w:rsidR="00621294" w:rsidRPr="00661504" w14:paraId="4BF1FE07" w14:textId="77777777" w:rsidTr="000C5FFA">
        <w:tc>
          <w:tcPr>
            <w:tcW w:w="1800" w:type="dxa"/>
          </w:tcPr>
          <w:p w14:paraId="5A856066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621294" w:rsidRPr="00661504" w:rsidRDefault="006E5A86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</w:t>
            </w:r>
            <w:r w:rsidR="00621294" w:rsidRPr="00661504">
              <w:rPr>
                <w:lang w:val="en-CA" w:eastAsia="en-CA"/>
              </w:rPr>
              <w:t xml:space="preserve">Meeting of the Society for Research in Personality </w:t>
            </w:r>
          </w:p>
        </w:tc>
      </w:tr>
      <w:tr w:rsidR="00621294" w:rsidRPr="00661504" w14:paraId="1FC93C56" w14:textId="77777777" w:rsidTr="000C5FFA">
        <w:tc>
          <w:tcPr>
            <w:tcW w:w="1800" w:type="dxa"/>
          </w:tcPr>
          <w:p w14:paraId="1DAB2AA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621294" w:rsidRPr="00661504" w14:paraId="14D800E3" w14:textId="77777777" w:rsidTr="000C5FFA">
        <w:tc>
          <w:tcPr>
            <w:tcW w:w="1800" w:type="dxa"/>
          </w:tcPr>
          <w:p w14:paraId="061C74D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1FDDB8B6" w14:textId="77777777" w:rsidTr="000C5FFA">
        <w:tc>
          <w:tcPr>
            <w:tcW w:w="1800" w:type="dxa"/>
          </w:tcPr>
          <w:p w14:paraId="3DA6BA4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621294" w:rsidRPr="00661504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621294" w:rsidRPr="00661504" w14:paraId="55CDBDB0" w14:textId="77777777" w:rsidTr="000C5FFA">
        <w:tc>
          <w:tcPr>
            <w:tcW w:w="1800" w:type="dxa"/>
          </w:tcPr>
          <w:p w14:paraId="22760017" w14:textId="029E93F6" w:rsidR="007F04E1" w:rsidRPr="00661504" w:rsidRDefault="00621294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58FCFCC8" w14:textId="77777777" w:rsidTr="000C5FFA">
        <w:tc>
          <w:tcPr>
            <w:tcW w:w="1800" w:type="dxa"/>
          </w:tcPr>
          <w:p w14:paraId="50F2EBE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621294" w:rsidRPr="00661504" w14:paraId="57BFEDE5" w14:textId="77777777" w:rsidTr="000C5FFA">
        <w:tc>
          <w:tcPr>
            <w:tcW w:w="1800" w:type="dxa"/>
          </w:tcPr>
          <w:p w14:paraId="7C7A5A39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621294" w:rsidRPr="00661504" w14:paraId="442A8901" w14:textId="77777777" w:rsidTr="000C5FFA">
        <w:tc>
          <w:tcPr>
            <w:tcW w:w="1800" w:type="dxa"/>
          </w:tcPr>
          <w:p w14:paraId="791650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621294" w:rsidRPr="00661504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0</w:t>
            </w:r>
          </w:p>
        </w:tc>
        <w:tc>
          <w:tcPr>
            <w:tcW w:w="8370" w:type="dxa"/>
          </w:tcPr>
          <w:p w14:paraId="022CB87D" w14:textId="618F0A63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592BD2B1" w14:textId="77777777" w:rsidR="002154BF" w:rsidRPr="00661504" w:rsidRDefault="002154BF" w:rsidP="00621294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31E96EAF" w14:textId="73CEA20D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661504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 xml:space="preserve">International Association for Cross-cultural </w:t>
            </w:r>
            <w:r w:rsidRPr="00661504">
              <w:rPr>
                <w:i/>
                <w:lang w:val="en-CA" w:eastAsia="en-CA"/>
              </w:rPr>
              <w:lastRenderedPageBreak/>
              <w:t>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661504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66" w:name="_Hlk63976642"/>
            <w:r w:rsidRPr="00661504">
              <w:rPr>
                <w:color w:val="000000"/>
                <w:lang w:val="en-CA" w:eastAsia="en-CA"/>
              </w:rPr>
              <w:lastRenderedPageBreak/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66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tr w:rsidR="007F04E1" w:rsidRPr="0085382E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85382E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7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67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68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68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85382E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tr w:rsidR="007F04E1" w:rsidRPr="0085382E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85382E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85382E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6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6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85382E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85382E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85382E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495FAF1B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507E4FD7" w14:textId="5A639D1D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</w:p>
    <w:p w14:paraId="0ADF88C3" w14:textId="3FC039A0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7AC7A339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51632B" w:rsidRPr="00661504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661504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661504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tr w:rsidR="0021759C" w:rsidRPr="00661504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lastRenderedPageBreak/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661504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661504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661504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661504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0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70"/>
          </w:p>
        </w:tc>
      </w:tr>
      <w:tr w:rsidR="00387CA1" w:rsidRPr="00661504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661504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661504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1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661504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661504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2" w:name="_Hlk58969706"/>
            <w:bookmarkEnd w:id="71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2DEB5C8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World-class Research Center for Science and Education, Tyumen, Russia</w:t>
            </w:r>
          </w:p>
        </w:tc>
      </w:tr>
      <w:tr w:rsidR="000C5FFA" w:rsidRPr="00661504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3" w:name="_Hlk58969773"/>
            <w:bookmarkEnd w:id="7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74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74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661504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5" w:name="_Hlk58969715"/>
            <w:bookmarkEnd w:id="73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661504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6" w:name="_Hlk58969783"/>
            <w:bookmarkEnd w:id="75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661504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7" w:name="_Hlk58969791"/>
            <w:bookmarkEnd w:id="7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661504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78" w:name="_Hlk58969721"/>
            <w:bookmarkEnd w:id="7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79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79"/>
          </w:p>
        </w:tc>
      </w:tr>
      <w:bookmarkEnd w:id="78"/>
      <w:tr w:rsidR="000C5FFA" w:rsidRPr="00661504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661504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661504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0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80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661504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1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81"/>
          </w:p>
        </w:tc>
      </w:tr>
      <w:tr w:rsidR="000C5FFA" w:rsidRPr="00661504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2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82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661504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661504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661504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661504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661504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83" w:name="_Hlk104131952"/>
            <w:r w:rsidRPr="00661504">
              <w:rPr>
                <w:lang w:val="en-CA" w:eastAsia="en-CA"/>
              </w:rPr>
              <w:t>The German-Israeli Foundation for Scientific Research and Development</w:t>
            </w:r>
            <w:bookmarkEnd w:id="83"/>
          </w:p>
        </w:tc>
      </w:tr>
      <w:tr w:rsidR="000C5FFA" w:rsidRPr="00661504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84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84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85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lastRenderedPageBreak/>
        <w:t>Advisory Board</w:t>
      </w:r>
    </w:p>
    <w:p w14:paraId="65DA04CF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10369" w:type="dxa"/>
        <w:tblLook w:val="04A0" w:firstRow="1" w:lastRow="0" w:firstColumn="1" w:lastColumn="0" w:noHBand="0" w:noVBand="1"/>
      </w:tblPr>
      <w:tblGrid>
        <w:gridCol w:w="1750"/>
        <w:gridCol w:w="8619"/>
      </w:tblGrid>
      <w:tr w:rsidR="00387CA1" w:rsidRPr="00661504" w14:paraId="1BEA4723" w14:textId="77777777" w:rsidTr="003B5284">
        <w:trPr>
          <w:trHeight w:val="18"/>
        </w:trPr>
        <w:tc>
          <w:tcPr>
            <w:tcW w:w="1750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619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661504" w14:paraId="20B61BEF" w14:textId="77777777" w:rsidTr="003B5284">
        <w:trPr>
          <w:trHeight w:val="18"/>
        </w:trPr>
        <w:tc>
          <w:tcPr>
            <w:tcW w:w="1750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619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64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85"/>
    </w:tbl>
    <w:p w14:paraId="36AF6883" w14:textId="77777777" w:rsidR="00D34764" w:rsidRPr="00661504" w:rsidRDefault="00D34764" w:rsidP="00F05A20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65"/>
      <w:headerReference w:type="default" r:id="rId66"/>
      <w:footerReference w:type="even" r:id="rId67"/>
      <w:footerReference w:type="default" r:id="rId68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5E38AFFF" w14:textId="77777777" w:rsidR="003147F3" w:rsidRDefault="003147F3">
      <w:r>
        <w:separator/>
      </w:r>
    </w:p>
  </w:endnote>
  <w:endnote w:type="continuationSeparator" w:id="0">
    <w:p w14:paraId="7A637B94" w14:textId="77777777" w:rsidR="003147F3" w:rsidRDefault="003147F3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F928B5F" w14:textId="77777777" w:rsidR="003147F3" w:rsidRDefault="003147F3">
      <w:r>
        <w:separator/>
      </w:r>
    </w:p>
  </w:footnote>
  <w:footnote w:type="continuationSeparator" w:id="0">
    <w:p w14:paraId="0EBD0BFE" w14:textId="77777777" w:rsidR="003147F3" w:rsidRDefault="003147F3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p w14:paraId="16BFC527" w14:textId="706C3AB2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9C382A">
      <w:rPr>
        <w:b/>
        <w:bCs/>
        <w:sz w:val="22"/>
        <w:szCs w:val="22"/>
        <w:lang w:val="en-US"/>
      </w:rPr>
      <w:t>0</w:t>
    </w:r>
    <w:r w:rsidR="00504C74">
      <w:rPr>
        <w:b/>
        <w:bCs/>
        <w:sz w:val="22"/>
        <w:szCs w:val="22"/>
        <w:lang w:val="en-US"/>
      </w:rPr>
      <w:t>5</w:t>
    </w:r>
    <w:r w:rsidRPr="00661504">
      <w:rPr>
        <w:b/>
        <w:bCs/>
        <w:sz w:val="22"/>
        <w:szCs w:val="22"/>
        <w:lang w:val="en-US"/>
      </w:rPr>
      <w:t>/202</w:t>
    </w:r>
    <w:r w:rsidR="009C382A">
      <w:rPr>
        <w:b/>
        <w:bCs/>
        <w:sz w:val="22"/>
        <w:szCs w:val="22"/>
        <w:lang w:val="en-US"/>
      </w:rPr>
      <w:t>4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36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492A"/>
    <w:rsid w:val="00004E9D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473F"/>
    <w:rsid w:val="000157A1"/>
    <w:rsid w:val="000162AB"/>
    <w:rsid w:val="0001685B"/>
    <w:rsid w:val="00016916"/>
    <w:rsid w:val="00020397"/>
    <w:rsid w:val="00020521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4C5E"/>
    <w:rsid w:val="00035372"/>
    <w:rsid w:val="000362DC"/>
    <w:rsid w:val="00040380"/>
    <w:rsid w:val="00040436"/>
    <w:rsid w:val="00040745"/>
    <w:rsid w:val="00042FD8"/>
    <w:rsid w:val="00043528"/>
    <w:rsid w:val="000438C0"/>
    <w:rsid w:val="0004539A"/>
    <w:rsid w:val="00045B3F"/>
    <w:rsid w:val="00045F4E"/>
    <w:rsid w:val="0004660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843"/>
    <w:rsid w:val="000809CA"/>
    <w:rsid w:val="00081BB0"/>
    <w:rsid w:val="00081BD3"/>
    <w:rsid w:val="00083058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A2445"/>
    <w:rsid w:val="000A2790"/>
    <w:rsid w:val="000A2F4F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573F"/>
    <w:rsid w:val="000E58CB"/>
    <w:rsid w:val="000E68EF"/>
    <w:rsid w:val="000E70A0"/>
    <w:rsid w:val="000E791E"/>
    <w:rsid w:val="000F007C"/>
    <w:rsid w:val="000F0951"/>
    <w:rsid w:val="000F1CC3"/>
    <w:rsid w:val="000F21C8"/>
    <w:rsid w:val="000F24C1"/>
    <w:rsid w:val="000F3C95"/>
    <w:rsid w:val="000F63AB"/>
    <w:rsid w:val="000F7035"/>
    <w:rsid w:val="000F714E"/>
    <w:rsid w:val="00100191"/>
    <w:rsid w:val="00100FA5"/>
    <w:rsid w:val="001011A6"/>
    <w:rsid w:val="00103D22"/>
    <w:rsid w:val="001043F5"/>
    <w:rsid w:val="00105D63"/>
    <w:rsid w:val="00106334"/>
    <w:rsid w:val="00106751"/>
    <w:rsid w:val="001073BA"/>
    <w:rsid w:val="00112298"/>
    <w:rsid w:val="00113BC0"/>
    <w:rsid w:val="00114054"/>
    <w:rsid w:val="00114673"/>
    <w:rsid w:val="00114A13"/>
    <w:rsid w:val="00114F9E"/>
    <w:rsid w:val="0011706E"/>
    <w:rsid w:val="00117865"/>
    <w:rsid w:val="00120124"/>
    <w:rsid w:val="0012027D"/>
    <w:rsid w:val="00121169"/>
    <w:rsid w:val="00121269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597E"/>
    <w:rsid w:val="001368AE"/>
    <w:rsid w:val="00140293"/>
    <w:rsid w:val="00141451"/>
    <w:rsid w:val="00141EE1"/>
    <w:rsid w:val="00142B0E"/>
    <w:rsid w:val="00142E6A"/>
    <w:rsid w:val="001439F3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2FA"/>
    <w:rsid w:val="0017305F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3647"/>
    <w:rsid w:val="00185B3A"/>
    <w:rsid w:val="00186106"/>
    <w:rsid w:val="00190049"/>
    <w:rsid w:val="001905C4"/>
    <w:rsid w:val="00190DBC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4142"/>
    <w:rsid w:val="001B4F6A"/>
    <w:rsid w:val="001B4FA4"/>
    <w:rsid w:val="001B5B42"/>
    <w:rsid w:val="001B7F2E"/>
    <w:rsid w:val="001C1224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C8"/>
    <w:rsid w:val="00200B20"/>
    <w:rsid w:val="002011CE"/>
    <w:rsid w:val="002019D7"/>
    <w:rsid w:val="00201ACA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32A0B"/>
    <w:rsid w:val="002335EA"/>
    <w:rsid w:val="00235B49"/>
    <w:rsid w:val="00241857"/>
    <w:rsid w:val="00242916"/>
    <w:rsid w:val="002449AA"/>
    <w:rsid w:val="00244AFA"/>
    <w:rsid w:val="002451D9"/>
    <w:rsid w:val="002454C6"/>
    <w:rsid w:val="00246408"/>
    <w:rsid w:val="002467AD"/>
    <w:rsid w:val="0024688D"/>
    <w:rsid w:val="00246A04"/>
    <w:rsid w:val="00250A52"/>
    <w:rsid w:val="00251820"/>
    <w:rsid w:val="00251B6E"/>
    <w:rsid w:val="00253C51"/>
    <w:rsid w:val="002551A2"/>
    <w:rsid w:val="00255836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3186"/>
    <w:rsid w:val="00293452"/>
    <w:rsid w:val="00294BA5"/>
    <w:rsid w:val="00294F37"/>
    <w:rsid w:val="00295EFC"/>
    <w:rsid w:val="00296631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DBF"/>
    <w:rsid w:val="002E6A99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7F3"/>
    <w:rsid w:val="00315046"/>
    <w:rsid w:val="00320335"/>
    <w:rsid w:val="00320DA5"/>
    <w:rsid w:val="003213AB"/>
    <w:rsid w:val="003214C8"/>
    <w:rsid w:val="00321716"/>
    <w:rsid w:val="00322950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402B6"/>
    <w:rsid w:val="00342E4E"/>
    <w:rsid w:val="00343079"/>
    <w:rsid w:val="00343170"/>
    <w:rsid w:val="00343518"/>
    <w:rsid w:val="003448F0"/>
    <w:rsid w:val="00346C80"/>
    <w:rsid w:val="00346F4B"/>
    <w:rsid w:val="00347FE2"/>
    <w:rsid w:val="0035044C"/>
    <w:rsid w:val="00351B6F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563"/>
    <w:rsid w:val="00367D71"/>
    <w:rsid w:val="00367E49"/>
    <w:rsid w:val="00367E7E"/>
    <w:rsid w:val="00371611"/>
    <w:rsid w:val="0037509C"/>
    <w:rsid w:val="0037671C"/>
    <w:rsid w:val="00376953"/>
    <w:rsid w:val="003772E0"/>
    <w:rsid w:val="00381A33"/>
    <w:rsid w:val="00381C1D"/>
    <w:rsid w:val="00382740"/>
    <w:rsid w:val="00387321"/>
    <w:rsid w:val="00387CA1"/>
    <w:rsid w:val="0039055E"/>
    <w:rsid w:val="00390625"/>
    <w:rsid w:val="00390DF8"/>
    <w:rsid w:val="00390E33"/>
    <w:rsid w:val="00392A14"/>
    <w:rsid w:val="00393611"/>
    <w:rsid w:val="00393751"/>
    <w:rsid w:val="003939B0"/>
    <w:rsid w:val="00395B57"/>
    <w:rsid w:val="00397DD2"/>
    <w:rsid w:val="003A16A9"/>
    <w:rsid w:val="003A2648"/>
    <w:rsid w:val="003A284C"/>
    <w:rsid w:val="003A2AB6"/>
    <w:rsid w:val="003A451F"/>
    <w:rsid w:val="003A4810"/>
    <w:rsid w:val="003A7656"/>
    <w:rsid w:val="003B25FD"/>
    <w:rsid w:val="003B2617"/>
    <w:rsid w:val="003B450F"/>
    <w:rsid w:val="003B5284"/>
    <w:rsid w:val="003B5AE7"/>
    <w:rsid w:val="003B6A40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DCD"/>
    <w:rsid w:val="003E5532"/>
    <w:rsid w:val="003E5C4B"/>
    <w:rsid w:val="003F0FAF"/>
    <w:rsid w:val="003F1CD5"/>
    <w:rsid w:val="003F245F"/>
    <w:rsid w:val="003F261A"/>
    <w:rsid w:val="003F2B04"/>
    <w:rsid w:val="003F365E"/>
    <w:rsid w:val="003F3887"/>
    <w:rsid w:val="003F4339"/>
    <w:rsid w:val="003F6BC4"/>
    <w:rsid w:val="00401CB5"/>
    <w:rsid w:val="00401EA2"/>
    <w:rsid w:val="00406C52"/>
    <w:rsid w:val="0041241A"/>
    <w:rsid w:val="0041247B"/>
    <w:rsid w:val="0041362D"/>
    <w:rsid w:val="004136BD"/>
    <w:rsid w:val="00415BC4"/>
    <w:rsid w:val="00415C8A"/>
    <w:rsid w:val="00416043"/>
    <w:rsid w:val="00420347"/>
    <w:rsid w:val="00422A3F"/>
    <w:rsid w:val="004234CE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416AC"/>
    <w:rsid w:val="004427BF"/>
    <w:rsid w:val="0044432E"/>
    <w:rsid w:val="00444EF1"/>
    <w:rsid w:val="00445969"/>
    <w:rsid w:val="004465A2"/>
    <w:rsid w:val="00451020"/>
    <w:rsid w:val="004530FF"/>
    <w:rsid w:val="00453C7C"/>
    <w:rsid w:val="00454885"/>
    <w:rsid w:val="00455287"/>
    <w:rsid w:val="004558A6"/>
    <w:rsid w:val="00457517"/>
    <w:rsid w:val="00457709"/>
    <w:rsid w:val="00460BEF"/>
    <w:rsid w:val="00461585"/>
    <w:rsid w:val="0046199D"/>
    <w:rsid w:val="00461A6C"/>
    <w:rsid w:val="0046252D"/>
    <w:rsid w:val="0046354C"/>
    <w:rsid w:val="004662C9"/>
    <w:rsid w:val="0046706C"/>
    <w:rsid w:val="00470250"/>
    <w:rsid w:val="00471A4D"/>
    <w:rsid w:val="00472648"/>
    <w:rsid w:val="00473BC6"/>
    <w:rsid w:val="00474FE2"/>
    <w:rsid w:val="00475C65"/>
    <w:rsid w:val="00480444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916BB"/>
    <w:rsid w:val="00494288"/>
    <w:rsid w:val="00495086"/>
    <w:rsid w:val="004952F6"/>
    <w:rsid w:val="00496706"/>
    <w:rsid w:val="004A02DE"/>
    <w:rsid w:val="004A08C1"/>
    <w:rsid w:val="004A0AF6"/>
    <w:rsid w:val="004A24C9"/>
    <w:rsid w:val="004A2BA6"/>
    <w:rsid w:val="004A451F"/>
    <w:rsid w:val="004A4520"/>
    <w:rsid w:val="004A59CC"/>
    <w:rsid w:val="004A6F12"/>
    <w:rsid w:val="004A7F30"/>
    <w:rsid w:val="004A7F73"/>
    <w:rsid w:val="004B2164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2B1E"/>
    <w:rsid w:val="004C2B98"/>
    <w:rsid w:val="004C42EF"/>
    <w:rsid w:val="004C58F5"/>
    <w:rsid w:val="004C6D99"/>
    <w:rsid w:val="004C6ED3"/>
    <w:rsid w:val="004D2E7D"/>
    <w:rsid w:val="004D34E9"/>
    <w:rsid w:val="004D3DAC"/>
    <w:rsid w:val="004D4FFA"/>
    <w:rsid w:val="004D64D3"/>
    <w:rsid w:val="004D68FE"/>
    <w:rsid w:val="004D7AA7"/>
    <w:rsid w:val="004D7FEE"/>
    <w:rsid w:val="004E0310"/>
    <w:rsid w:val="004E208D"/>
    <w:rsid w:val="004E2AA4"/>
    <w:rsid w:val="004E3A4E"/>
    <w:rsid w:val="004E42A8"/>
    <w:rsid w:val="004E494A"/>
    <w:rsid w:val="004E57F0"/>
    <w:rsid w:val="004E5DBB"/>
    <w:rsid w:val="004E6D5C"/>
    <w:rsid w:val="004F117E"/>
    <w:rsid w:val="004F1813"/>
    <w:rsid w:val="004F5008"/>
    <w:rsid w:val="004F6477"/>
    <w:rsid w:val="004F6763"/>
    <w:rsid w:val="004F7BF0"/>
    <w:rsid w:val="005000DC"/>
    <w:rsid w:val="00502622"/>
    <w:rsid w:val="005040C2"/>
    <w:rsid w:val="005043D4"/>
    <w:rsid w:val="00504C74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E99"/>
    <w:rsid w:val="00532E64"/>
    <w:rsid w:val="00534DD9"/>
    <w:rsid w:val="00535051"/>
    <w:rsid w:val="00535356"/>
    <w:rsid w:val="00541E13"/>
    <w:rsid w:val="00542B2B"/>
    <w:rsid w:val="00545648"/>
    <w:rsid w:val="00545C35"/>
    <w:rsid w:val="00545CD0"/>
    <w:rsid w:val="00546B0C"/>
    <w:rsid w:val="00546F84"/>
    <w:rsid w:val="00547CF7"/>
    <w:rsid w:val="00547D72"/>
    <w:rsid w:val="0055087C"/>
    <w:rsid w:val="005517D9"/>
    <w:rsid w:val="005534D5"/>
    <w:rsid w:val="005549AB"/>
    <w:rsid w:val="00554B9D"/>
    <w:rsid w:val="005554D5"/>
    <w:rsid w:val="005564A7"/>
    <w:rsid w:val="0056034B"/>
    <w:rsid w:val="00560847"/>
    <w:rsid w:val="0056103A"/>
    <w:rsid w:val="00563004"/>
    <w:rsid w:val="005637DD"/>
    <w:rsid w:val="005638AC"/>
    <w:rsid w:val="005647DF"/>
    <w:rsid w:val="005665CC"/>
    <w:rsid w:val="00566BAC"/>
    <w:rsid w:val="00567957"/>
    <w:rsid w:val="0057069F"/>
    <w:rsid w:val="005708A3"/>
    <w:rsid w:val="00570FF0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BB6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B24DF"/>
    <w:rsid w:val="005B2DF1"/>
    <w:rsid w:val="005B3640"/>
    <w:rsid w:val="005B3A23"/>
    <w:rsid w:val="005B493E"/>
    <w:rsid w:val="005B4E13"/>
    <w:rsid w:val="005B5535"/>
    <w:rsid w:val="005B6708"/>
    <w:rsid w:val="005B6D28"/>
    <w:rsid w:val="005B739F"/>
    <w:rsid w:val="005C0D00"/>
    <w:rsid w:val="005C15B9"/>
    <w:rsid w:val="005C1F22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8A3"/>
    <w:rsid w:val="005D28FE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10B3C"/>
    <w:rsid w:val="006113B5"/>
    <w:rsid w:val="006144B9"/>
    <w:rsid w:val="006146B4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23D8"/>
    <w:rsid w:val="00642A60"/>
    <w:rsid w:val="00642D5A"/>
    <w:rsid w:val="00642ED3"/>
    <w:rsid w:val="006438D9"/>
    <w:rsid w:val="00643E5D"/>
    <w:rsid w:val="00644CC5"/>
    <w:rsid w:val="00646B1F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CB"/>
    <w:rsid w:val="00692D06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B8A"/>
    <w:rsid w:val="006A3CB6"/>
    <w:rsid w:val="006A4DED"/>
    <w:rsid w:val="006A5BE5"/>
    <w:rsid w:val="006A666A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57A3"/>
    <w:rsid w:val="006B6639"/>
    <w:rsid w:val="006B6BC9"/>
    <w:rsid w:val="006B776F"/>
    <w:rsid w:val="006C01D4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E01CB"/>
    <w:rsid w:val="006E0B12"/>
    <w:rsid w:val="006E200E"/>
    <w:rsid w:val="006E25F1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645F"/>
    <w:rsid w:val="006F7122"/>
    <w:rsid w:val="007000F2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34CE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C55"/>
    <w:rsid w:val="00761585"/>
    <w:rsid w:val="007618FA"/>
    <w:rsid w:val="0076328F"/>
    <w:rsid w:val="00765AE7"/>
    <w:rsid w:val="00766F3C"/>
    <w:rsid w:val="00767108"/>
    <w:rsid w:val="007672BB"/>
    <w:rsid w:val="007673FF"/>
    <w:rsid w:val="00767A8E"/>
    <w:rsid w:val="007712BC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24D8"/>
    <w:rsid w:val="00782A39"/>
    <w:rsid w:val="00785B6B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42AD"/>
    <w:rsid w:val="00794F1D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73B4"/>
    <w:rsid w:val="007D260D"/>
    <w:rsid w:val="007E1AC5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623C"/>
    <w:rsid w:val="007F6F8A"/>
    <w:rsid w:val="007F7ACB"/>
    <w:rsid w:val="008006DF"/>
    <w:rsid w:val="0080104A"/>
    <w:rsid w:val="0080174C"/>
    <w:rsid w:val="00801CFB"/>
    <w:rsid w:val="008049B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48C"/>
    <w:rsid w:val="00817AE3"/>
    <w:rsid w:val="00820D9C"/>
    <w:rsid w:val="00821205"/>
    <w:rsid w:val="00822FF9"/>
    <w:rsid w:val="00823A32"/>
    <w:rsid w:val="00824469"/>
    <w:rsid w:val="00824671"/>
    <w:rsid w:val="00825180"/>
    <w:rsid w:val="008265D3"/>
    <w:rsid w:val="00826D73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34BD"/>
    <w:rsid w:val="0084410B"/>
    <w:rsid w:val="008472E5"/>
    <w:rsid w:val="0085016B"/>
    <w:rsid w:val="00853395"/>
    <w:rsid w:val="008557D2"/>
    <w:rsid w:val="008560EA"/>
    <w:rsid w:val="0085623C"/>
    <w:rsid w:val="00856400"/>
    <w:rsid w:val="00857CC8"/>
    <w:rsid w:val="00857E3F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7A3"/>
    <w:rsid w:val="00875D2E"/>
    <w:rsid w:val="0087681C"/>
    <w:rsid w:val="00881841"/>
    <w:rsid w:val="008823D1"/>
    <w:rsid w:val="00884FB2"/>
    <w:rsid w:val="00885287"/>
    <w:rsid w:val="008856BE"/>
    <w:rsid w:val="008862A6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420"/>
    <w:rsid w:val="008A7274"/>
    <w:rsid w:val="008A7F4F"/>
    <w:rsid w:val="008B1A63"/>
    <w:rsid w:val="008B30F3"/>
    <w:rsid w:val="008B4E65"/>
    <w:rsid w:val="008B7375"/>
    <w:rsid w:val="008B7C0B"/>
    <w:rsid w:val="008B7D82"/>
    <w:rsid w:val="008C0C7D"/>
    <w:rsid w:val="008C11B0"/>
    <w:rsid w:val="008C1C89"/>
    <w:rsid w:val="008C296B"/>
    <w:rsid w:val="008C57B9"/>
    <w:rsid w:val="008C642E"/>
    <w:rsid w:val="008C69B2"/>
    <w:rsid w:val="008D0DBC"/>
    <w:rsid w:val="008D209C"/>
    <w:rsid w:val="008D26A6"/>
    <w:rsid w:val="008D2C5D"/>
    <w:rsid w:val="008D2E07"/>
    <w:rsid w:val="008D3088"/>
    <w:rsid w:val="008D3FC8"/>
    <w:rsid w:val="008D4C43"/>
    <w:rsid w:val="008D7EBF"/>
    <w:rsid w:val="008E00BB"/>
    <w:rsid w:val="008E11C9"/>
    <w:rsid w:val="008E2BBF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49B"/>
    <w:rsid w:val="008F491A"/>
    <w:rsid w:val="008F5230"/>
    <w:rsid w:val="008F5DFF"/>
    <w:rsid w:val="00900BE2"/>
    <w:rsid w:val="00905251"/>
    <w:rsid w:val="0090598E"/>
    <w:rsid w:val="0090615E"/>
    <w:rsid w:val="00907214"/>
    <w:rsid w:val="00910A1C"/>
    <w:rsid w:val="0091247B"/>
    <w:rsid w:val="00912692"/>
    <w:rsid w:val="009126E9"/>
    <w:rsid w:val="00913090"/>
    <w:rsid w:val="009149D3"/>
    <w:rsid w:val="00915C9A"/>
    <w:rsid w:val="00920BED"/>
    <w:rsid w:val="00920E4B"/>
    <w:rsid w:val="00922CF5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73C8"/>
    <w:rsid w:val="009505B3"/>
    <w:rsid w:val="00950DD8"/>
    <w:rsid w:val="0095160B"/>
    <w:rsid w:val="00953B65"/>
    <w:rsid w:val="00953D65"/>
    <w:rsid w:val="00954E4A"/>
    <w:rsid w:val="009563C1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8069B"/>
    <w:rsid w:val="00980868"/>
    <w:rsid w:val="00981976"/>
    <w:rsid w:val="00981C04"/>
    <w:rsid w:val="00982996"/>
    <w:rsid w:val="00982E82"/>
    <w:rsid w:val="00984AB1"/>
    <w:rsid w:val="00986655"/>
    <w:rsid w:val="009875FE"/>
    <w:rsid w:val="00990B9B"/>
    <w:rsid w:val="00990F7E"/>
    <w:rsid w:val="00991613"/>
    <w:rsid w:val="00993DC6"/>
    <w:rsid w:val="00995299"/>
    <w:rsid w:val="00996C39"/>
    <w:rsid w:val="009A01E1"/>
    <w:rsid w:val="009A0BAF"/>
    <w:rsid w:val="009A0D77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76BF"/>
    <w:rsid w:val="009B7E68"/>
    <w:rsid w:val="009C076E"/>
    <w:rsid w:val="009C0B21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82C"/>
    <w:rsid w:val="009D1D2E"/>
    <w:rsid w:val="009D2506"/>
    <w:rsid w:val="009D2845"/>
    <w:rsid w:val="009D28E6"/>
    <w:rsid w:val="009D425F"/>
    <w:rsid w:val="009D5F54"/>
    <w:rsid w:val="009D6FE5"/>
    <w:rsid w:val="009E09FC"/>
    <w:rsid w:val="009E3A4C"/>
    <w:rsid w:val="009E4D00"/>
    <w:rsid w:val="009E579C"/>
    <w:rsid w:val="009E58E3"/>
    <w:rsid w:val="009E759A"/>
    <w:rsid w:val="009F0CCF"/>
    <w:rsid w:val="009F1BD5"/>
    <w:rsid w:val="009F346C"/>
    <w:rsid w:val="009F43BD"/>
    <w:rsid w:val="009F43CB"/>
    <w:rsid w:val="009F4EFF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57BF"/>
    <w:rsid w:val="00A16036"/>
    <w:rsid w:val="00A16A08"/>
    <w:rsid w:val="00A16B57"/>
    <w:rsid w:val="00A20790"/>
    <w:rsid w:val="00A22642"/>
    <w:rsid w:val="00A24092"/>
    <w:rsid w:val="00A246F7"/>
    <w:rsid w:val="00A25588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30E7"/>
    <w:rsid w:val="00A53A01"/>
    <w:rsid w:val="00A54C8E"/>
    <w:rsid w:val="00A56980"/>
    <w:rsid w:val="00A56BB7"/>
    <w:rsid w:val="00A576C0"/>
    <w:rsid w:val="00A578C0"/>
    <w:rsid w:val="00A57A57"/>
    <w:rsid w:val="00A61DEA"/>
    <w:rsid w:val="00A64822"/>
    <w:rsid w:val="00A6627F"/>
    <w:rsid w:val="00A664B6"/>
    <w:rsid w:val="00A70F3B"/>
    <w:rsid w:val="00A7148C"/>
    <w:rsid w:val="00A71B8B"/>
    <w:rsid w:val="00A71D4D"/>
    <w:rsid w:val="00A72658"/>
    <w:rsid w:val="00A729E6"/>
    <w:rsid w:val="00A73E1A"/>
    <w:rsid w:val="00A741D4"/>
    <w:rsid w:val="00A76C4B"/>
    <w:rsid w:val="00A774F7"/>
    <w:rsid w:val="00A80225"/>
    <w:rsid w:val="00A8092F"/>
    <w:rsid w:val="00A80A09"/>
    <w:rsid w:val="00A832F1"/>
    <w:rsid w:val="00A835DD"/>
    <w:rsid w:val="00A84A80"/>
    <w:rsid w:val="00A86777"/>
    <w:rsid w:val="00A86899"/>
    <w:rsid w:val="00A86E74"/>
    <w:rsid w:val="00A87509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7304"/>
    <w:rsid w:val="00AA746A"/>
    <w:rsid w:val="00AA7E7B"/>
    <w:rsid w:val="00AB2A23"/>
    <w:rsid w:val="00AB40DE"/>
    <w:rsid w:val="00AB4433"/>
    <w:rsid w:val="00AB4B72"/>
    <w:rsid w:val="00AB542D"/>
    <w:rsid w:val="00AB5B49"/>
    <w:rsid w:val="00AB5EE1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F49"/>
    <w:rsid w:val="00AD4462"/>
    <w:rsid w:val="00AD46E4"/>
    <w:rsid w:val="00AD4C24"/>
    <w:rsid w:val="00AD6949"/>
    <w:rsid w:val="00AD6CD3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E20"/>
    <w:rsid w:val="00AF21D2"/>
    <w:rsid w:val="00AF3247"/>
    <w:rsid w:val="00AF34EF"/>
    <w:rsid w:val="00AF4F31"/>
    <w:rsid w:val="00AF7A46"/>
    <w:rsid w:val="00B00693"/>
    <w:rsid w:val="00B00918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F1C"/>
    <w:rsid w:val="00B11039"/>
    <w:rsid w:val="00B1186E"/>
    <w:rsid w:val="00B12735"/>
    <w:rsid w:val="00B12DB7"/>
    <w:rsid w:val="00B13A82"/>
    <w:rsid w:val="00B17FB0"/>
    <w:rsid w:val="00B2161B"/>
    <w:rsid w:val="00B22969"/>
    <w:rsid w:val="00B22C54"/>
    <w:rsid w:val="00B23670"/>
    <w:rsid w:val="00B2551E"/>
    <w:rsid w:val="00B25A9A"/>
    <w:rsid w:val="00B26389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DC6"/>
    <w:rsid w:val="00BA7B05"/>
    <w:rsid w:val="00BA7D0E"/>
    <w:rsid w:val="00BB0E7A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412B"/>
    <w:rsid w:val="00BC44F6"/>
    <w:rsid w:val="00BC58D1"/>
    <w:rsid w:val="00BC602A"/>
    <w:rsid w:val="00BC78F4"/>
    <w:rsid w:val="00BD0446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951"/>
    <w:rsid w:val="00C32745"/>
    <w:rsid w:val="00C32B26"/>
    <w:rsid w:val="00C3475E"/>
    <w:rsid w:val="00C352A4"/>
    <w:rsid w:val="00C36916"/>
    <w:rsid w:val="00C36CA6"/>
    <w:rsid w:val="00C439D0"/>
    <w:rsid w:val="00C45511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61C0"/>
    <w:rsid w:val="00C66342"/>
    <w:rsid w:val="00C66F9E"/>
    <w:rsid w:val="00C670DF"/>
    <w:rsid w:val="00C67934"/>
    <w:rsid w:val="00C70489"/>
    <w:rsid w:val="00C705FC"/>
    <w:rsid w:val="00C70772"/>
    <w:rsid w:val="00C7164F"/>
    <w:rsid w:val="00C71CA0"/>
    <w:rsid w:val="00C72644"/>
    <w:rsid w:val="00C73FFE"/>
    <w:rsid w:val="00C75D07"/>
    <w:rsid w:val="00C75E49"/>
    <w:rsid w:val="00C75E9F"/>
    <w:rsid w:val="00C75F52"/>
    <w:rsid w:val="00C771F0"/>
    <w:rsid w:val="00C7779B"/>
    <w:rsid w:val="00C808FA"/>
    <w:rsid w:val="00C80AAF"/>
    <w:rsid w:val="00C817C4"/>
    <w:rsid w:val="00C81E2B"/>
    <w:rsid w:val="00C83262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924"/>
    <w:rsid w:val="00CA403E"/>
    <w:rsid w:val="00CA435C"/>
    <w:rsid w:val="00CA59BA"/>
    <w:rsid w:val="00CA5E64"/>
    <w:rsid w:val="00CA618A"/>
    <w:rsid w:val="00CA6783"/>
    <w:rsid w:val="00CA6A5C"/>
    <w:rsid w:val="00CB1715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16D8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2578"/>
    <w:rsid w:val="00D02CA2"/>
    <w:rsid w:val="00D04005"/>
    <w:rsid w:val="00D04AD6"/>
    <w:rsid w:val="00D0583B"/>
    <w:rsid w:val="00D05E6B"/>
    <w:rsid w:val="00D06B07"/>
    <w:rsid w:val="00D06CFD"/>
    <w:rsid w:val="00D0796C"/>
    <w:rsid w:val="00D11C57"/>
    <w:rsid w:val="00D1350B"/>
    <w:rsid w:val="00D15E59"/>
    <w:rsid w:val="00D17E12"/>
    <w:rsid w:val="00D2052D"/>
    <w:rsid w:val="00D2073D"/>
    <w:rsid w:val="00D20FC7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627B"/>
    <w:rsid w:val="00D3682C"/>
    <w:rsid w:val="00D36E2A"/>
    <w:rsid w:val="00D401AF"/>
    <w:rsid w:val="00D41E17"/>
    <w:rsid w:val="00D42789"/>
    <w:rsid w:val="00D42949"/>
    <w:rsid w:val="00D42E41"/>
    <w:rsid w:val="00D44187"/>
    <w:rsid w:val="00D44EC1"/>
    <w:rsid w:val="00D454F1"/>
    <w:rsid w:val="00D459DF"/>
    <w:rsid w:val="00D471CC"/>
    <w:rsid w:val="00D474D9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80415"/>
    <w:rsid w:val="00D80608"/>
    <w:rsid w:val="00D808E5"/>
    <w:rsid w:val="00D81B84"/>
    <w:rsid w:val="00D82608"/>
    <w:rsid w:val="00D82628"/>
    <w:rsid w:val="00D8473B"/>
    <w:rsid w:val="00D84D2B"/>
    <w:rsid w:val="00D8685E"/>
    <w:rsid w:val="00D871AD"/>
    <w:rsid w:val="00D879C3"/>
    <w:rsid w:val="00D926ED"/>
    <w:rsid w:val="00D9284A"/>
    <w:rsid w:val="00D92A7F"/>
    <w:rsid w:val="00D93079"/>
    <w:rsid w:val="00D958CF"/>
    <w:rsid w:val="00D95944"/>
    <w:rsid w:val="00D95BBB"/>
    <w:rsid w:val="00D97DF5"/>
    <w:rsid w:val="00DA1097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315D"/>
    <w:rsid w:val="00DB3F1B"/>
    <w:rsid w:val="00DB48DE"/>
    <w:rsid w:val="00DB4A79"/>
    <w:rsid w:val="00DB50FD"/>
    <w:rsid w:val="00DB658F"/>
    <w:rsid w:val="00DB722C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2027"/>
    <w:rsid w:val="00DD2760"/>
    <w:rsid w:val="00DD3BF0"/>
    <w:rsid w:val="00DD3CC1"/>
    <w:rsid w:val="00DD578A"/>
    <w:rsid w:val="00DD7D1B"/>
    <w:rsid w:val="00DD7F1F"/>
    <w:rsid w:val="00DE07E0"/>
    <w:rsid w:val="00DE1261"/>
    <w:rsid w:val="00DE1C52"/>
    <w:rsid w:val="00DE5A55"/>
    <w:rsid w:val="00DE5D39"/>
    <w:rsid w:val="00DE6B8A"/>
    <w:rsid w:val="00DE70DE"/>
    <w:rsid w:val="00DE7258"/>
    <w:rsid w:val="00DE72AF"/>
    <w:rsid w:val="00DE793D"/>
    <w:rsid w:val="00DE7A17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E008B1"/>
    <w:rsid w:val="00E00B97"/>
    <w:rsid w:val="00E01634"/>
    <w:rsid w:val="00E02F21"/>
    <w:rsid w:val="00E042C6"/>
    <w:rsid w:val="00E04DD2"/>
    <w:rsid w:val="00E0521B"/>
    <w:rsid w:val="00E05E73"/>
    <w:rsid w:val="00E06A9B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5033C"/>
    <w:rsid w:val="00E50FB7"/>
    <w:rsid w:val="00E513D2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45F6"/>
    <w:rsid w:val="00E74667"/>
    <w:rsid w:val="00E803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3034"/>
    <w:rsid w:val="00EA3AAC"/>
    <w:rsid w:val="00EA3FD9"/>
    <w:rsid w:val="00EA4167"/>
    <w:rsid w:val="00EA57BC"/>
    <w:rsid w:val="00EA63AD"/>
    <w:rsid w:val="00EA6518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54E8"/>
    <w:rsid w:val="00EC645E"/>
    <w:rsid w:val="00EC653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ECF"/>
    <w:rsid w:val="00EE480A"/>
    <w:rsid w:val="00EE562C"/>
    <w:rsid w:val="00EE593E"/>
    <w:rsid w:val="00EE6C93"/>
    <w:rsid w:val="00EE6FF1"/>
    <w:rsid w:val="00EF06FF"/>
    <w:rsid w:val="00EF0F67"/>
    <w:rsid w:val="00EF2CB8"/>
    <w:rsid w:val="00EF2DFA"/>
    <w:rsid w:val="00EF37FF"/>
    <w:rsid w:val="00EF3ED9"/>
    <w:rsid w:val="00EF4B5C"/>
    <w:rsid w:val="00EF54DC"/>
    <w:rsid w:val="00EF6B51"/>
    <w:rsid w:val="00EF6D48"/>
    <w:rsid w:val="00EF7C8C"/>
    <w:rsid w:val="00F00BB0"/>
    <w:rsid w:val="00F00DE3"/>
    <w:rsid w:val="00F02A60"/>
    <w:rsid w:val="00F03D51"/>
    <w:rsid w:val="00F05A20"/>
    <w:rsid w:val="00F05C8C"/>
    <w:rsid w:val="00F07F31"/>
    <w:rsid w:val="00F105D1"/>
    <w:rsid w:val="00F107AD"/>
    <w:rsid w:val="00F10DDE"/>
    <w:rsid w:val="00F10DF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5F20"/>
    <w:rsid w:val="00F362B4"/>
    <w:rsid w:val="00F41D13"/>
    <w:rsid w:val="00F41F39"/>
    <w:rsid w:val="00F41F6F"/>
    <w:rsid w:val="00F4284B"/>
    <w:rsid w:val="00F4490B"/>
    <w:rsid w:val="00F456C0"/>
    <w:rsid w:val="00F45AF6"/>
    <w:rsid w:val="00F46040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1056"/>
    <w:rsid w:val="00F61224"/>
    <w:rsid w:val="00F629DA"/>
    <w:rsid w:val="00F62A16"/>
    <w:rsid w:val="00F63581"/>
    <w:rsid w:val="00F64229"/>
    <w:rsid w:val="00F64AEA"/>
    <w:rsid w:val="00F66C44"/>
    <w:rsid w:val="00F6731B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4E5"/>
    <w:rsid w:val="00F80934"/>
    <w:rsid w:val="00F82A2C"/>
    <w:rsid w:val="00F82B34"/>
    <w:rsid w:val="00F844FB"/>
    <w:rsid w:val="00F86036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590"/>
    <w:rsid w:val="00FC458C"/>
    <w:rsid w:val="00FC46FB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F0E25"/>
    <w:rsid w:val="00FF1C85"/>
    <w:rsid w:val="00FF204C"/>
    <w:rsid w:val="00FF27B7"/>
    <w:rsid w:val="00FF3C53"/>
    <w:rsid w:val="00FF4988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cpa.ca/aboutcpa/cpaawards/presidentsaward/" TargetMode="External"/><Relationship Id="rId21" Type="http://schemas.openxmlformats.org/officeDocument/2006/relationships/hyperlink" Target="https://www.imprs-life.mpg.de/life-program/outstanding-alumni-award" TargetMode="External"/><Relationship Id="rId42" Type="http://schemas.openxmlformats.org/officeDocument/2006/relationships/hyperlink" Target="https://scholar.google.com/citations?user=akajO3QAAAAJ" TargetMode="External"/><Relationship Id="rId47" Type="http://schemas.openxmlformats.org/officeDocument/2006/relationships/hyperlink" Target="https://dx.doi.org/10.1037/amp0001151" TargetMode="External"/><Relationship Id="rId63" Type="http://schemas.openxmlformats.org/officeDocument/2006/relationships/hyperlink" Target="https://predictions.uwaterloo.ca/" TargetMode="External"/><Relationship Id="rId68" Type="http://schemas.openxmlformats.org/officeDocument/2006/relationships/footer" Target="footer2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6" Type="http://schemas.openxmlformats.org/officeDocument/2006/relationships/hyperlink" Target="http://www.awwwards.com/" TargetMode="External"/><Relationship Id="rId29" Type="http://schemas.openxmlformats.org/officeDocument/2006/relationships/hyperlink" Target="https://rackham.umich.edu/funding/funding-types/rackham-predoctoral-fellowship-program/" TargetMode="External"/><Relationship Id="rId11" Type="http://schemas.openxmlformats.org/officeDocument/2006/relationships/hyperlink" Target="mailto:igrossma@uwaterloo.ca" TargetMode="External"/><Relationship Id="rId24" Type="http://schemas.openxmlformats.org/officeDocument/2006/relationships/hyperlink" Target="https://www.psychologicalscience.org/members/awards-and-honors/aps-rising-stars" TargetMode="External"/><Relationship Id="rId32" Type="http://schemas.openxmlformats.org/officeDocument/2006/relationships/hyperlink" Target="https://isr.umich.edu/" TargetMode="External"/><Relationship Id="rId37" Type="http://schemas.openxmlformats.org/officeDocument/2006/relationships/hyperlink" Target="https://maxkadefoundation.org/index.html" TargetMode="External"/><Relationship Id="rId40" Type="http://schemas.openxmlformats.org/officeDocument/2006/relationships/hyperlink" Target="https://www.kas.de/de/web/begabtenfoerderung-und-kultur/studienfoerderung" TargetMode="External"/><Relationship Id="rId45" Type="http://schemas.openxmlformats.org/officeDocument/2006/relationships/hyperlink" Target="https://doi.org/10.1080/1047840X.2023.2172277" TargetMode="External"/><Relationship Id="rId53" Type="http://schemas.openxmlformats.org/officeDocument/2006/relationships/hyperlink" Target="https://foreignpolicy.com/2021/03/18/pandemic-social-science-predictions-wrong/" TargetMode="External"/><Relationship Id="rId58" Type="http://schemas.openxmlformats.org/officeDocument/2006/relationships/hyperlink" Target="http://www.forbes.com/sites/datafreaks/2015/04/07/why-we-give-great-advice-to-others-but-cant-take-it-ourselves/" TargetMode="External"/><Relationship Id="rId66" Type="http://schemas.openxmlformats.org/officeDocument/2006/relationships/header" Target="header2.xml"/><Relationship Id="rId5" Type="http://schemas.openxmlformats.org/officeDocument/2006/relationships/numbering" Target="numbering.xml"/><Relationship Id="rId61" Type="http://schemas.openxmlformats.org/officeDocument/2006/relationships/hyperlink" Target="https://www.hanoiphilosophyforum.org/" TargetMode="External"/><Relationship Id="rId19" Type="http://schemas.openxmlformats.org/officeDocument/2006/relationships/hyperlink" Target="https://spsp.org/membership/awards/earlycareer/sage-young-scholars" TargetMode="External"/><Relationship Id="rId14" Type="http://schemas.openxmlformats.org/officeDocument/2006/relationships/hyperlink" Target="https://spsp.org/membership/fellows" TargetMode="External"/><Relationship Id="rId22" Type="http://schemas.openxmlformats.org/officeDocument/2006/relationships/hyperlink" Target="https://www.imprs-life.mpg.de/life-program/" TargetMode="External"/><Relationship Id="rId27" Type="http://schemas.openxmlformats.org/officeDocument/2006/relationships/hyperlink" Target="https://www.apa.org/about/awards/klineberg-award" TargetMode="External"/><Relationship Id="rId30" Type="http://schemas.openxmlformats.org/officeDocument/2006/relationships/hyperlink" Target="https://www.science.org/" TargetMode="External"/><Relationship Id="rId35" Type="http://schemas.openxmlformats.org/officeDocument/2006/relationships/hyperlink" Target="https://www.psychologicalscience.org/members/rise" TargetMode="External"/><Relationship Id="rId43" Type="http://schemas.openxmlformats.org/officeDocument/2006/relationships/hyperlink" Target="https://doi.org/10.1177/13634615241233682" TargetMode="External"/><Relationship Id="rId48" Type="http://schemas.openxmlformats.org/officeDocument/2006/relationships/hyperlink" Target="https://sites.google.com/view/openstatslab/home/one-way-anova" TargetMode="External"/><Relationship Id="rId56" Type="http://schemas.openxmlformats.org/officeDocument/2006/relationships/hyperlink" Target="https://blogs.scientificamerican.com/observations/when-reasonable-trumps-rational/" TargetMode="External"/><Relationship Id="rId64" Type="http://schemas.openxmlformats.org/officeDocument/2006/relationships/hyperlink" Target="https://www.geographyofphilosophy.com/" TargetMode="External"/><Relationship Id="rId69" Type="http://schemas.openxmlformats.org/officeDocument/2006/relationships/fontTable" Target="fontTable.xml"/><Relationship Id="rId8" Type="http://schemas.openxmlformats.org/officeDocument/2006/relationships/webSettings" Target="webSettings.xml"/><Relationship Id="rId51" Type="http://schemas.openxmlformats.org/officeDocument/2006/relationships/hyperlink" Target="https://theconversation.com/its-not-stress-thats-killing-us-its-hate-maybe-mindfulness-can-help-171335" TargetMode="Externa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s://worldaftercovid.info/" TargetMode="External"/><Relationship Id="rId25" Type="http://schemas.openxmlformats.org/officeDocument/2006/relationships/hyperlink" Target="https://www.psychologicalscience.org/publications/psychological_science" TargetMode="External"/><Relationship Id="rId33" Type="http://schemas.openxmlformats.org/officeDocument/2006/relationships/hyperlink" Target="https://www.psychologicalscience.org/members/rise" TargetMode="External"/><Relationship Id="rId38" Type="http://schemas.openxmlformats.org/officeDocument/2006/relationships/hyperlink" Target="https://www.e-fellows.net/Studium/Stipendien" TargetMode="External"/><Relationship Id="rId46" Type="http://schemas.openxmlformats.org/officeDocument/2006/relationships/hyperlink" Target="https://doi.org/10.1126/science.adi1778" TargetMode="External"/><Relationship Id="rId59" Type="http://schemas.openxmlformats.org/officeDocument/2006/relationships/hyperlink" Target="https://cancovid.ca/" TargetMode="External"/><Relationship Id="rId67" Type="http://schemas.openxmlformats.org/officeDocument/2006/relationships/footer" Target="footer1.xml"/><Relationship Id="rId20" Type="http://schemas.openxmlformats.org/officeDocument/2006/relationships/hyperlink" Target="https://en.wikipedia.org/wiki/USERN_Prize" TargetMode="External"/><Relationship Id="rId41" Type="http://schemas.openxmlformats.org/officeDocument/2006/relationships/hyperlink" Target="https://www.kas.de/en/about-us" TargetMode="External"/><Relationship Id="rId54" Type="http://schemas.openxmlformats.org/officeDocument/2006/relationships/hyperlink" Target="https://theconversation.com/words-of-wisdom-4-tips-from-experts-on-how-to-endure-until-the-covid-19-pandemic-ends-152162" TargetMode="External"/><Relationship Id="rId62" Type="http://schemas.openxmlformats.org/officeDocument/2006/relationships/hyperlink" Target="https://wisdomsummit.uwaterloo.ca/" TargetMode="External"/><Relationship Id="rId70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://www.awwwards.com/sites/world-after-covid" TargetMode="External"/><Relationship Id="rId23" Type="http://schemas.openxmlformats.org/officeDocument/2006/relationships/hyperlink" Target="https://www.ontario.ca/page/early-researcher-awards" TargetMode="External"/><Relationship Id="rId28" Type="http://schemas.openxmlformats.org/officeDocument/2006/relationships/hyperlink" Target="https://www.apadivisions.org/division-20/awards/dissertation" TargetMode="External"/><Relationship Id="rId36" Type="http://schemas.openxmlformats.org/officeDocument/2006/relationships/hyperlink" Target="https://www.daad.de/en/" TargetMode="External"/><Relationship Id="rId49" Type="http://schemas.openxmlformats.org/officeDocument/2006/relationships/hyperlink" Target="http://dx.doi.org/10.4135/9781412956253.n214" TargetMode="External"/><Relationship Id="rId57" Type="http://schemas.openxmlformats.org/officeDocument/2006/relationships/hyperlink" Target="https://spsp.org/news-center/character-context-blog/can-we-foresee-future-explaining-and-predicting-cultural-change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isr.umich.edu/fellowships-awards/daniel-katz-dissertation-fellowship-in-psychology-and-survey-methodology/" TargetMode="External"/><Relationship Id="rId44" Type="http://schemas.openxmlformats.org/officeDocument/2006/relationships/hyperlink" Target="https://doi.org/10.1016/j.tics.2023.10.005" TargetMode="External"/><Relationship Id="rId52" Type="http://schemas.openxmlformats.org/officeDocument/2006/relationships/hyperlink" Target="https://greatergood.berkeley.edu/article/item/how_life_could_get_better_or_worse_after_covid" TargetMode="External"/><Relationship Id="rId60" Type="http://schemas.openxmlformats.org/officeDocument/2006/relationships/hyperlink" Target="https://www.youtube.com/c/TheStoa" TargetMode="External"/><Relationship Id="rId65" Type="http://schemas.openxmlformats.org/officeDocument/2006/relationships/header" Target="head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ww.mdpi.com/journal/societies/awards/738" TargetMode="External"/><Relationship Id="rId39" Type="http://schemas.openxmlformats.org/officeDocument/2006/relationships/hyperlink" Target="https://www.studienstiftung.de/en/" TargetMode="External"/><Relationship Id="rId34" Type="http://schemas.openxmlformats.org/officeDocument/2006/relationships/hyperlink" Target="https://lsa.umich.edu/content/dam/psychassets/psychdocuments/graduatedocuments/Fellowship_and_Award_Winners_2009_10.pdf" TargetMode="External"/><Relationship Id="rId50" Type="http://schemas.openxmlformats.org/officeDocument/2006/relationships/hyperlink" Target="https://onwisdompodcast.fireside.fm/" TargetMode="External"/><Relationship Id="rId55" Type="http://schemas.openxmlformats.org/officeDocument/2006/relationships/hyperlink" Target="https://worldaftercovid.info/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2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2</TotalTime>
  <Pages>39</Pages>
  <Words>16555</Words>
  <Characters>94370</Characters>
  <Application>Microsoft Office Word</Application>
  <DocSecurity>0</DocSecurity>
  <Lines>786</Lines>
  <Paragraphs>22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10704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9</cp:revision>
  <cp:lastPrinted>2024-03-10T17:31:00Z</cp:lastPrinted>
  <dcterms:created xsi:type="dcterms:W3CDTF">2024-04-12T17:51:00Z</dcterms:created>
  <dcterms:modified xsi:type="dcterms:W3CDTF">2024-05-14T17:2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